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EBB028" w14:textId="77777777" w:rsidR="00491852" w:rsidRPr="00D577ED" w:rsidRDefault="0095363E">
      <w:pPr>
        <w:pStyle w:val="Title"/>
      </w:pPr>
      <w:r w:rsidRPr="00D577ED">
        <w:t>References used in TMAP document</w:t>
      </w:r>
    </w:p>
    <w:p w14:paraId="5FD1999D" w14:textId="77777777" w:rsidR="00491852" w:rsidRPr="00D577ED" w:rsidRDefault="00491852"/>
    <w:p w14:paraId="00B7E6B2" w14:textId="6ABBEAF7" w:rsidR="00491852" w:rsidRPr="00D577ED" w:rsidRDefault="0095363E" w:rsidP="00F825A1">
      <w:pPr>
        <w:pStyle w:val="Heading1"/>
      </w:pPr>
      <w:r w:rsidRPr="00D577ED">
        <w:t>Citations</w:t>
      </w:r>
    </w:p>
    <w:p w14:paraId="2A19DEEE" w14:textId="298519FA" w:rsidR="00491852" w:rsidRPr="004C2AE9" w:rsidRDefault="00F825A1">
      <w:r>
        <w:fldChar w:fldCharType="begin" w:fldLock="1"/>
      </w:r>
      <w:r>
        <w:instrText>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015"]]},"page":"36-62","publisher":"Elsevier B.V.","title":"An overview of Direct Laser Deposition for additive manufacturing; Part I: Transport phenomena, modeling and diagnostics","type":"article-journal","volume":"8"},"uris":["http://www.mendeley.com/documents/?uuid=992375d5-709e-4994-8c14-3ae5ba0e9f7f"]}],"mendeley":{"formattedCitation":"[1]","plainTextFormattedCitation":"[1]","previouslyFormattedCitation":"[1]"},"properties":{"noteIndex":0},"schema":"https://github.com/citation-style-language/schema/raw/master/csl-citation.json"}</w:instrText>
      </w:r>
      <w:r>
        <w:fldChar w:fldCharType="separate"/>
      </w:r>
      <w:r w:rsidRPr="00F825A1">
        <w:rPr>
          <w:noProof/>
        </w:rPr>
        <w:t>[1]</w:t>
      </w:r>
      <w:r>
        <w:fldChar w:fldCharType="end"/>
      </w:r>
      <w:r>
        <w:t xml:space="preserve">, </w:t>
      </w:r>
      <w:r>
        <w:fldChar w:fldCharType="begin" w:fldLock="1"/>
      </w:r>
      <w: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2]","plainTextFormattedCitation":"[2]","previouslyFormattedCitation":"[2]"},"properties":{"noteIndex":0},"schema":"https://github.com/citation-style-language/schema/raw/master/csl-citation.json"}</w:instrText>
      </w:r>
      <w:r>
        <w:fldChar w:fldCharType="separate"/>
      </w:r>
      <w:r w:rsidRPr="00F825A1">
        <w:rPr>
          <w:noProof/>
        </w:rPr>
        <w:t>[2]</w:t>
      </w:r>
      <w:r>
        <w:fldChar w:fldCharType="end"/>
      </w:r>
      <w:r>
        <w:t xml:space="preserve">, </w:t>
      </w:r>
      <w:r>
        <w:fldChar w:fldCharType="begin" w:fldLock="1"/>
      </w:r>
      <w:r>
        <w:instrText>ADDIN CSL_CITATION {"citationItems":[{"id":"ITEM-1","itemData":{"DOI":"10.1016/j.matdes.2016.05.045","ISSN":"18734197","abstract":"A series of Ti-6Al-4V wall structures were additively manufactured (AM) using directed energy deposition (DED) with similar processing parameters and build paths to investigate the role of geometry on the resulting as-deposited microstructure and mechanical properties. While the aggregated tensile strengths (1049 ± 37 MPa), yield strengths (936 ± 43 MPa), and elongations (18 ± 4%) were relatively consistent, a more in-depth statistical analysis revealed statistically significant relationships between the resulting mechanical properties and the orientation with respect to the build direction. Tensile samples with the long dimension parallel to the substrate exhibited a higher average tensile strength than samples with the long dimension perpendicular to the substrate. In addition, the tensile strengths from thick multi pass wall structures were significantly higher than thin single pass wall structures. Finally, the tensile strengths decreased with increasing height above the substrate within the wall structures. Most of the observed differences in mechanical behavior can be attributed to differences observed in the average prior β grain sizes and shapes that impact the amounts of boundary strengthening within the structures. In addition, qualitative differences within the microstructure were observed at different locations within individual builds and correlated with changes in tensile strength.","author":[{"dropping-particle":"","family":"Keist","given":"Jayme S.","non-dropping-particle":"","parse-names":false,"suffix":""},{"dropping-particle":"","family":"Palmer","given":"Todd A.","non-dropping-particle":"","parse-names":false,"suffix":""}],"container-title":"Materials and Design","id":"ITEM-1","issued":{"date-parts":[["2016"]]},"page":"482-494","publisher":"Elsevier B.V.","title":"Role of geometry on properties of additively manufactured Ti-6Al-4V structures fabricated using laser based directed energy deposition","type":"article-journal","volume":"106"},"uris":["http://www.mendeley.com/documents/?uuid=1d63138a-1866-480c-a689-1efa2172748a"]}],"mendeley":{"formattedCitation":"[3]","plainTextFormattedCitation":"[3]","previouslyFormattedCitation":"[3]"},"properties":{"noteIndex":0},"schema":"https://github.com/citation-style-language/schema/raw/master/csl-citation.json"}</w:instrText>
      </w:r>
      <w:r>
        <w:fldChar w:fldCharType="separate"/>
      </w:r>
      <w:r w:rsidRPr="00F825A1">
        <w:rPr>
          <w:noProof/>
        </w:rPr>
        <w:t>[3]</w:t>
      </w:r>
      <w:r>
        <w:fldChar w:fldCharType="end"/>
      </w:r>
      <w:r w:rsidR="007F4F03">
        <w:t xml:space="preserve">, </w:t>
      </w:r>
      <w:r w:rsidR="007F4F03">
        <w:fldChar w:fldCharType="begin" w:fldLock="1"/>
      </w:r>
      <w:r w:rsidR="00D865AB">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4]","plainTextFormattedCitation":"[4]","previouslyFormattedCitation":"[4]"},"properties":{"noteIndex":0},"schema":"https://github.com/citation-style-language/schema/raw/master/csl-citation.json"}</w:instrText>
      </w:r>
      <w:r w:rsidR="007F4F03">
        <w:fldChar w:fldCharType="separate"/>
      </w:r>
      <w:r w:rsidR="007F4F03" w:rsidRPr="007F4F03">
        <w:rPr>
          <w:noProof/>
        </w:rPr>
        <w:t>[4]</w:t>
      </w:r>
      <w:r w:rsidR="007F4F03">
        <w:fldChar w:fldCharType="end"/>
      </w:r>
      <w:r w:rsidR="008756FB">
        <w:t xml:space="preserve"> p.41, </w:t>
      </w:r>
      <w:r w:rsidR="00D865AB">
        <w:fldChar w:fldCharType="begin" w:fldLock="1"/>
      </w:r>
      <w:r w:rsidR="003A4836">
        <w:instrText>ADDIN CSL_CITATION {"citationItems":[{"id":"ITEM-1","itemData":{"DOI":"10.1088/0965-0393/13/1/004","ISSN":"0965-0393","author":[{"dropping-particle":"","family":"Huang","given":"Yan-Lu","non-dropping-particle":"","parse-names":false,"suffix":""},{"dropping-particle":"","family":"Liang","given":"Gong-Ying","non-dropping-particle":"","parse-names":false,"suffix":""},{"dropping-particle":"","family":"Su","given":"Jun-Yi","non-dropping-particle":"","parse-names":false,"suffix":""},{"dropping-particle":"","family":"Li","given":"Jian-Guo","non-dropping-particle":"","parse-names":false,"suffix":""}],"container-title":"Modelling and Simulation in Materials Science and Engineering","id":"ITEM-1","issue":"1","issued":{"date-parts":[["2005","1","1"]]},"page":"47-56","title":"Interaction between laser beam and powder stream in the process of laser cladding with powder feeding","type":"article-journal","volume":"13"},"uris":["http://www.mendeley.com/documents/?uuid=5ac997c0-6d0b-3cdb-8511-d0545526467c"]}],"mendeley":{"formattedCitation":"[5]","plainTextFormattedCitation":"[5]","previouslyFormattedCitation":"[5]"},"properties":{"noteIndex":0},"schema":"https://github.com/citation-style-language/schema/raw/master/csl-citation.json"}</w:instrText>
      </w:r>
      <w:r w:rsidR="00D865AB">
        <w:fldChar w:fldCharType="separate"/>
      </w:r>
      <w:r w:rsidR="00D865AB" w:rsidRPr="00D865AB">
        <w:rPr>
          <w:noProof/>
        </w:rPr>
        <w:t>[5]</w:t>
      </w:r>
      <w:r w:rsidR="00D865AB">
        <w:fldChar w:fldCharType="end"/>
      </w:r>
      <w:r w:rsidR="00D865AB">
        <w:t xml:space="preserve"> p.32, </w:t>
      </w:r>
      <w:r w:rsidR="003A4836">
        <w:fldChar w:fldCharType="begin" w:fldLock="1"/>
      </w:r>
      <w:r w:rsidR="004A391B">
        <w:instrText>ADDIN CSL_CITATION {"citationItems":[{"id":"ITEM-1","itemData":{"author":[{"dropping-particle":"de","family":"Souza","given":"Jurandir Marcos Sá","non-dropping-particle":"","parse-names":false,"suffix":""},{"dropping-particle":"","family":"Gomes","given":"Rafael","non-dropping-particle":"","parse-names":false,"suffix":""},{"dropping-particle":"","family":"Silva","given":"Nunes","non-dropping-particle":"","parse-names":false,"suffix":""},{"dropping-particle":"","family":"Pereira","given":"Milton","non-dropping-particle":"","parse-names":false,"suffix":""},{"dropping-particle":"","family":"Amaral","given":"Calil","non-dropping-particle":"","parse-names":false,"suffix":""}],"id":"ITEM-1","issue":"Lmd","issued":{"date-parts":[["2019"]]},"title":"TRIBOLOGICAL EVALUATION OF NI-CR-B-SI COATINGS DEPOSITED BY LASER METAL DEPOSITION AND TREATED BY LASER","type":"article-journal"},"uris":["http://www.mendeley.com/documents/?uuid=97605afa-dc09-4d01-aed3-1ebc613829e3"]}],"mendeley":{"formattedCitation":"[6]","plainTextFormattedCitation":"[6]","previouslyFormattedCitation":"[6]"},"properties":{"noteIndex":0},"schema":"https://github.com/citation-style-language/schema/raw/master/csl-citation.json"}</w:instrText>
      </w:r>
      <w:r w:rsidR="003A4836">
        <w:fldChar w:fldCharType="separate"/>
      </w:r>
      <w:r w:rsidR="003A4836" w:rsidRPr="003A4836">
        <w:rPr>
          <w:noProof/>
        </w:rPr>
        <w:t>[6]</w:t>
      </w:r>
      <w:r w:rsidR="003A4836">
        <w:fldChar w:fldCharType="end"/>
      </w:r>
      <w:r w:rsidR="004A391B">
        <w:t xml:space="preserve"> p.3, </w:t>
      </w:r>
      <w:r w:rsidR="004A391B">
        <w:fldChar w:fldCharType="begin" w:fldLock="1"/>
      </w:r>
      <w:r w:rsidR="00F75CFD">
        <w:instrText>ADDIN CSL_CITATION {"citationItems":[{"id":"ITEM-1","itemData":{"abstract":"Powder fed laser based Directed Energy Deposition (DED) is an emerging technology in the field of additive manufacturing, accounting for a variety of attractive features when compared to other metal additive manufacturing techniques. Its potential to fill the gaps between product development, prototyping and production of highly optimized parts are remarkable, but the inherent complexity of the process still raises relevant questions that need to be addressed. In the present work, the technology is introduced, the process dynamics is briefly described and key input and output aspects of the process, specially a fundamental laser characteristic, are discussed based on experiments documented in a relevant research.","author":[{"dropping-particle":"","family":"Amaral","given":"Calil","non-dropping-particle":"","parse-names":false,"suffix":""}],"id":"ITEM-1","issued":{"date-parts":[["2019"]]},"title":"Powder fed laser based Directed Energy Deposition: Introduction and discussion of process characteristics","type":"report"},"uris":["http://www.mendeley.com/documents/?uuid=f3ac7a10-0893-43e1-8632-3ac6d5cc9c11"]}],"mendeley":{"formattedCitation":"[7]","plainTextFormattedCitation":"[7]","previouslyFormattedCitation":"[7]"},"properties":{"noteIndex":0},"schema":"https://github.com/citation-style-language/schema/raw/master/csl-citation.json"}</w:instrText>
      </w:r>
      <w:r w:rsidR="004A391B">
        <w:fldChar w:fldCharType="separate"/>
      </w:r>
      <w:r w:rsidR="004A391B" w:rsidRPr="004A391B">
        <w:rPr>
          <w:noProof/>
        </w:rPr>
        <w:t>[7]</w:t>
      </w:r>
      <w:r w:rsidR="004A391B">
        <w:fldChar w:fldCharType="end"/>
      </w:r>
      <w:r w:rsidR="00971368">
        <w:t xml:space="preserve"> p.2</w:t>
      </w:r>
      <w:r w:rsidR="00F75CFD">
        <w:t>,</w:t>
      </w:r>
      <w:r w:rsidR="005D1551">
        <w:t xml:space="preserve"> </w:t>
      </w:r>
      <w:r w:rsidR="005D1551">
        <w:fldChar w:fldCharType="begin" w:fldLock="1"/>
      </w:r>
      <w:r w:rsidR="00D66D0D">
        <w:instrText xml:space="preserve">ADDIN CSL_CITATION {"citationItems":[{"id":"ITEM-1","itemData":{"DOI":"S0257897219301446","abstract":"Publication date: Available online 7 February 2019 Source: Surface and Coatings Technology Author(s): Daniel Eisenbarth, Paulo Matheus Borges Esteves, Florian Wirth, Konrad Wegener Abstract Powder deposition is a critical element for coating and additive processes such as laser direct metal deposition. The flow rate and distribution of the powder affect the size of the deposited tracks and the total efficiency of the process. Therefore, knowledge of the three-dimensional shape of the powder flow and its relative position to the melt pool is crucial for any process modeling and enables an assessment of the nozzle design. Herein, a robust, industry-oriented method is proposed to measure and evaluate the 3D powder flow density from a nozzle, considering the effect of the base material. A setup was developed to measure the flow with high spatial and temporal resolution and to determine the position of the stream focus, laser beam, and tool axis. An algorithm correlates time-dependent measurement data with the spatial position of the stream, derives a volumetric distribution plot and predicts the catchment efficiency of the process considering any misalignment. The analysis of two nozzle designs reveals the influence of the powder distribution on the process capability to perform multi-layer additive manufacturing. A comparison between the predicted and actual powder catchment efficiency shows good correlation for varying standoff distances and melt pool sizes. The prediction was applied successfully by building a multi-layer structure with high geometric accuracy. Graphical Abstract </w:instrText>
      </w:r>
      <w:r w:rsidR="00D66D0D">
        <w:rPr>
          <w:rFonts w:ascii="Arial" w:hAnsi="Arial" w:cs="Arial"/>
        </w:rPr>
        <w:instrText>￼</w:instrText>
      </w:r>
      <w:r w:rsidR="00D66D0D">
        <w:instrText>","author":[{"dropping-particle":"","family":"Eisenbarth","given":"Daniel","non-dropping-particle":"","parse-names":false,"suffix":""},{"dropping-particle":"","family":"Esteves","given":"Paulo Matheus Borges","non-dropping-particle":"","parse-names":false,"suffix":""},{"dropping-particle":"","family":"Wirth","given":"Florian","non-dropping-particle":"","parse-names":false,"suffix":""},{"dropping-particle":"","family":"Wegener","given":"Konrad","non-dropping-particle":"","parse-names":false,"suffix":""}],"container-title":"Surface and Coatings Technology","id":"ITEM-1","issued":{"date-parts":[["0"]]},"title":"Spatial powder flow measurement and efficiency prediction for laser direct metal deposition","type":"article-journal"},"uris":["http://www.mendeley.com/documents/?uuid=35ffab37-d116-3bad-b46f-ae0fb279476a"]}],"mendeley":{"formattedCitation":"[8]","plainTextFormattedCitation":"[8]","previouslyFormattedCitation":"[8]"},"properties":{"noteIndex":0},"schema":"https://github.com/citation-style-language/schema/raw/master/csl-citation.json"}</w:instrText>
      </w:r>
      <w:r w:rsidR="005D1551">
        <w:fldChar w:fldCharType="separate"/>
      </w:r>
      <w:r w:rsidR="005D1551" w:rsidRPr="005D1551">
        <w:rPr>
          <w:noProof/>
        </w:rPr>
        <w:t>[8]</w:t>
      </w:r>
      <w:r w:rsidR="005D1551">
        <w:fldChar w:fldCharType="end"/>
      </w:r>
      <w:r w:rsidR="007C431B">
        <w:t xml:space="preserve"> p.</w:t>
      </w:r>
      <w:r w:rsidR="001E03B7">
        <w:t xml:space="preserve"> 401</w:t>
      </w:r>
      <w:r w:rsidR="00D66D0D">
        <w:t xml:space="preserve">, </w:t>
      </w:r>
      <w:r w:rsidR="00E6439F">
        <w:fldChar w:fldCharType="begin" w:fldLock="1"/>
      </w:r>
      <w:r w:rsidR="00D6556D">
        <w:instrText>ADDIN CSL_CITATION {"citationItems":[{"id":"ITEM-1","itemData":{"abstract":"The coating process by laser cladding as well as additive manufacturing by direct metal deposition are both influenced by the powder jet characteristics and by the interaction between powder jet and laser beam. This is especially true in the newly developed high-speed laser cladding process where this interaction is of great importance as the melting of the powder particles even before reaching the melt pool is desired. A simulation model is presented, which predicts the characteristics of the powder jet between powder nozzle and working plane and also how influential the powder jet will be on the laser beam in terms of attenuation. A new measurement method has been elaborated to analyze the powder particle density distribution in the working plane under conditions that replicate the actual process. This is in order to characterize the powder jet and validate the simulation results. Moreover, a new measurement method which may reveal the powder particle absorption coefficient is proposed. All this allows for the optimal alignment of the powder jet with the laser beam in high-speed laser cladding as well as general predictions of the laser cladding process results by simulation.","author":[{"dropping-particle":"","family":"Wirth","given":"Florian","non-dropping-particle":"","parse-names":false,"suffix":""},{"dropping-particle":"","family":"Freihse","given":"Sebastian","non-dropping-particle":"","parse-names":false,"suffix":""},{"dropping-particle":"","family":"Eisenbarth","given":"Daniel","non-dropping-particle":"","parse-names":false,"suffix":""},{"dropping-particle":"","family":"Wegener","given":"Konrad","non-dropping-particle":"","parse-names":false,"suffix":""}],"id":"ITEM-1","issued":{"date-parts":[["2017"]]},"title":"Interaction of powder jet and laser beam in blown powder laser deposition processes: Measurement and simulation methods","type":"report"},"uris":["http://www.mendeley.com/documents/?uuid=2d71cf6d-1146-3558-9e0d-407ad98e6bf0"]}],"mendeley":{"formattedCitation":"[9]","plainTextFormattedCitation":"[9]","previouslyFormattedCitation":"[9]"},"properties":{"noteIndex":0},"schema":"https://github.com/citation-style-language/schema/raw/master/csl-citation.json"}</w:instrText>
      </w:r>
      <w:r w:rsidR="00E6439F">
        <w:fldChar w:fldCharType="separate"/>
      </w:r>
      <w:r w:rsidR="00E6439F" w:rsidRPr="00E6439F">
        <w:rPr>
          <w:noProof/>
        </w:rPr>
        <w:t>[9]</w:t>
      </w:r>
      <w:r w:rsidR="00E6439F">
        <w:fldChar w:fldCharType="end"/>
      </w:r>
      <w:r w:rsidR="00E6439F">
        <w:t xml:space="preserve"> p.2, </w:t>
      </w:r>
      <w:r w:rsidR="00DA6322">
        <w:fldChar w:fldCharType="begin" w:fldLock="1"/>
      </w:r>
      <w:r w:rsidR="00A646F2">
        <w:instrText>ADDIN CSL_CITATION {"citationItems":[{"id":"ITEM-1","itemData":{"DOI":"10.3390/technologies7010005","abstract":"Problems with the laser additive manufacturing of metal parts related to its low efficiency are known to hamper its development and application. The method of selective laser melting of metallic powders can be improved by the installation of an additional laser beam modulator. This allows one to control the power density distribution optically in the laser beam, which can influence the character of heat and mass transfer in a molten pool during processing. The modulator contributes alternative modes of laser beam: Gaussian, flat top (top hat), and donut (bagel). The study of its influence includes a mathematical description and theoretical characterization of the modes, high-speed video monitoring and optical diagnostics, characterization of processing and the physical phenomena of selective laser melting, geometric characterization of single tracks, optical microscopy, and a discussion of the obtained dependences of the main selective laser melting (SLM) parameters and the field of its optimization. The single tracks were produced using the advanced technique of porosity lowering. The parameters of the obtained samples are presented in the form of 3D graphs. The further outlook and advanced applications are discussed.","author":[{"dropping-particle":"","family":"Metel","given":"Alexander","non-dropping-particle":"","parse-names":false,"suffix":""},{"dropping-particle":"","family":"Stebulyanin","given":"Michael","non-dropping-particle":"","parse-names":false,"suffix":""},{"dropping-particle":"","family":"Fedorov","given":"Sergey","non-dropping-particle":"","parse-names":false,"suffix":""},{"dropping-particle":"","family":"Okunkova","given":"Anna","non-dropping-particle":"","parse-names":false,"suffix":""}],"container-title":"Technologies","id":"ITEM-1","issue":"1","issued":{"date-parts":[["2019"]]},"page":"5","title":"Power Density Distribution for Laser Additive Manufacturing (SLM): Potential, Fundamentals and Advanced Applications","type":"article-journal","volume":"7"},"uris":["http://www.mendeley.com/documents/?uuid=7d7138a0-5a7c-464c-a473-e77e10acc00c"]}],"mendeley":{"formattedCitation":"[10]","plainTextFormattedCitation":"[10]","previouslyFormattedCitation":"[10]"},"properties":{"noteIndex":0},"schema":"https://github.com/citation-style-language/schema/raw/master/csl-citation.json"}</w:instrText>
      </w:r>
      <w:r w:rsidR="00DA6322">
        <w:fldChar w:fldCharType="separate"/>
      </w:r>
      <w:r w:rsidR="00DA6322" w:rsidRPr="00DA6322">
        <w:rPr>
          <w:noProof/>
        </w:rPr>
        <w:t>[10]</w:t>
      </w:r>
      <w:r w:rsidR="00DA6322">
        <w:fldChar w:fldCharType="end"/>
      </w:r>
      <w:r w:rsidR="00DA6322">
        <w:t xml:space="preserve"> </w:t>
      </w:r>
      <w:r w:rsidR="002F6909">
        <w:t xml:space="preserve">p.2, </w:t>
      </w:r>
      <w:r w:rsidR="00A646F2">
        <w:fldChar w:fldCharType="begin" w:fldLock="1"/>
      </w:r>
      <w:r w:rsidR="00195FA5">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11]","plainTextFormattedCitation":"[11]","previouslyFormattedCitation":"[11]"},"properties":{"noteIndex":0},"schema":"https://github.com/citation-style-language/schema/raw/master/csl-citation.json"}</w:instrText>
      </w:r>
      <w:r w:rsidR="00A646F2">
        <w:fldChar w:fldCharType="separate"/>
      </w:r>
      <w:r w:rsidR="00A646F2" w:rsidRPr="00A646F2">
        <w:rPr>
          <w:noProof/>
        </w:rPr>
        <w:t>[11]</w:t>
      </w:r>
      <w:r w:rsidR="00A646F2">
        <w:fldChar w:fldCharType="end"/>
      </w:r>
      <w:r w:rsidR="00A646F2">
        <w:t xml:space="preserve"> item 5.5</w:t>
      </w:r>
      <w:r w:rsidR="00B75532">
        <w:t xml:space="preserve">, </w:t>
      </w:r>
      <w:r w:rsidR="00A043EB">
        <w:fldChar w:fldCharType="begin" w:fldLock="1"/>
      </w:r>
      <w:r w:rsidR="00731B64">
        <w:instrText>ADDIN CSL_CITATION {"citationItems":[{"id":"ITEM-1","itemData":{"DOI":"10.1080/09507116.2016.1223204","ISSN":"17542138","abstract":"This research was performed with the objective of clarifying the effect of welding speed on melt flows during melt-run welding of SUS304 stainless steel plates with a 6-kW power laser beam on the basis of three-dimensional X-ray transmission in-situ observation. As welding speed increased from 25 mm/s to 250 mm/s, three kinds of welds characterized by porosity formation, no defects or underfilling due to spatters were produced. The average and the maximum values of measured melt flow velocity were three and ten times higher than the welding speed, respectively. Two kinds of circulation flows at the inlet or the tip of a keyhole were confirmed to control heat transfer in a molten pool. It was found that the circulation flows were so sensitive to the welding speed that bubbles resulting in porosity or spatters were often formed. Accoriding to the X-ray observation of the spatters formation with tungsten carbide (WC) tracers, as the melt flow rose along the keyhole wall, the velocity was accelerated from 0.24 m/s to 0.54 m/s near the keyhole inlet. Consequently, the melt flows made the convex surface behind the keyhole grow higher, resulting in spattering.","author":[{"dropping-particle":"","family":"Kawahito","given":"Yousuke","non-dropping-particle":"","parse-names":false,"suffix":""},{"dropping-particle":"","family":"Uemura","given":"Yousuke","non-dropping-particle":"","parse-names":false,"suffix":""},{"dropping-particle":"","family":"Doi","given":"Yuichiro","non-dropping-particle":"","parse-names":false,"suffix":""},{"dropping-particle":"","family":"Mizutani","given":"Masami","non-dropping-particle":"","parse-names":false,"suffix":""},{"dropping-particle":"","family":"Nishimoto","given":"Kouji","non-dropping-particle":"","parse-names":false,"suffix":""},{"dropping-particle":"","family":"Kawakami","given":"Hiroshi","non-dropping-particle":"","parse-names":false,"suffix":""},{"dropping-particle":"","family":"Tanaka","given":"Manabu","non-dropping-particle":"","parse-names":false,"suffix":""},{"dropping-particle":"","family":"Fujii","given":"Hidetoshi","non-dropping-particle":"","parse-names":false,"suffix":""},{"dropping-particle":"","family":"Nakata","given":"Kazuhiro","non-dropping-particle":"","parse-names":false,"suffix":""},{"dropping-particle":"","family":"Katayama","given":"Seiji","non-dropping-particle":"","parse-names":false,"suffix":""}],"container-title":"Welding International","id":"ITEM-1","issue":"3","issued":{"date-parts":[["2016"]]},"page":"206-213","publisher":"Taylor &amp; Francis","title":"Elucidation of the effect of welding speed on melt flows in high-brightness and high-power laser welding of stainless steel on basis of three-dimensional X-ray transmission in situ observation","type":"article-journal","volume":"31"},"uris":["http://www.mendeley.com/documents/?uuid=b7ebdcbf-5dd0-4c51-911f-b598e7fb128c"]}],"mendeley":{"formattedCitation":"[12]","plainTextFormattedCitation":"[12]","previouslyFormattedCitation":"[12]"},"properties":{"noteIndex":0},"schema":"https://github.com/citation-style-language/schema/raw/master/csl-citation.json"}</w:instrText>
      </w:r>
      <w:r w:rsidR="00A043EB">
        <w:fldChar w:fldCharType="separate"/>
      </w:r>
      <w:r w:rsidR="00A043EB" w:rsidRPr="00A043EB">
        <w:rPr>
          <w:noProof/>
        </w:rPr>
        <w:t>[12]</w:t>
      </w:r>
      <w:r w:rsidR="00A043EB">
        <w:fldChar w:fldCharType="end"/>
      </w:r>
      <w:r w:rsidR="00A043EB">
        <w:t xml:space="preserve"> </w:t>
      </w:r>
      <w:r w:rsidR="00F96326">
        <w:t>p.207</w:t>
      </w:r>
      <w:r w:rsidR="00A05CC6">
        <w:t xml:space="preserve">, </w:t>
      </w:r>
      <w:r w:rsidR="00731B64">
        <w:fldChar w:fldCharType="begin" w:fldLock="1"/>
      </w:r>
      <w:r w:rsidR="00937452">
        <w:instrText>ADDIN CSL_CITATION {"citationItems":[{"id":"ITEM-1","itemData":{"DOI":"https://doi.org/10.1016/j.matdes.2017.11.021","author":[{"dropping-particle":"","family":"Kok","given":"Y.","non-dropping-particle":"","parse-names":false,"suffix":""},{"dropping-particle":"","family":"Tan","given":"X.P.","non-dropping-particle":"","parse-names":false,"suffix":""},{"dropping-particle":"","family":"Wang","given":"P.","non-dropping-particle":"","parse-names":false,"suffix":""},{"dropping-particle":"","family":"Nai","given":"M.L.S.","non-dropping-particle":"","parse-names":false,"suffix":""},{"dropping-particle":"","family":"Loh","given":"N.H.","non-dropping-particle":"","parse-names":false,"suffix":""},{"dropping-particle":"","family":"Liu","given":"E.","non-dropping-particle":"","parse-names":false,"suffix":""},{"dropping-particle":"","family":"Tor","given":"S.B.","non-dropping-particle":"","parse-names":false,"suffix":""}],"container-title":"Materials &amp; Design","id":"ITEM-1","issued":{"date-parts":[["2017"]]},"title":"Anisotropy and heterogeneity of microstructure and mechanical properties in metal additive manufacturing: A critical review","type":"article-journal"},"uris":["http://www.mendeley.com/documents/?uuid=79472ac3-a79a-307e-a16d-fdae320b5a62"]}],"mendeley":{"formattedCitation":"[13]","plainTextFormattedCitation":"[13]","previouslyFormattedCitation":"[13]"},"properties":{"noteIndex":0},"schema":"https://github.com/citation-style-language/schema/raw/master/csl-citation.json"}</w:instrText>
      </w:r>
      <w:r w:rsidR="00731B64">
        <w:fldChar w:fldCharType="separate"/>
      </w:r>
      <w:r w:rsidR="00731B64" w:rsidRPr="00731B64">
        <w:rPr>
          <w:noProof/>
        </w:rPr>
        <w:t>[13]</w:t>
      </w:r>
      <w:r w:rsidR="00731B64">
        <w:fldChar w:fldCharType="end"/>
      </w:r>
      <w:r w:rsidR="00731B64">
        <w:t xml:space="preserve"> item 3.2.1, </w:t>
      </w:r>
      <w:r w:rsidR="00937452">
        <w:fldChar w:fldCharType="begin" w:fldLock="1"/>
      </w:r>
      <w:r w:rsidR="00753618">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14]","plainTextFormattedCitation":"[14]","previouslyFormattedCitation":"[14]"},"properties":{"noteIndex":0},"schema":"https://github.com/citation-style-language/schema/raw/master/csl-citation.json"}</w:instrText>
      </w:r>
      <w:r w:rsidR="00937452">
        <w:fldChar w:fldCharType="separate"/>
      </w:r>
      <w:r w:rsidR="00937452" w:rsidRPr="00937452">
        <w:rPr>
          <w:noProof/>
        </w:rPr>
        <w:t>[14]</w:t>
      </w:r>
      <w:r w:rsidR="00937452">
        <w:fldChar w:fldCharType="end"/>
      </w:r>
      <w:r w:rsidR="00753618">
        <w:t xml:space="preserve">, </w:t>
      </w:r>
      <w:r w:rsidR="00753618">
        <w:fldChar w:fldCharType="begin" w:fldLock="1"/>
      </w:r>
      <w:r w:rsidR="00497822">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15]","plainTextFormattedCitation":"[15]","previouslyFormattedCitation":"[15]"},"properties":{"noteIndex":0},"schema":"https://github.com/citation-style-language/schema/raw/master/csl-citation.json"}</w:instrText>
      </w:r>
      <w:r w:rsidR="00753618">
        <w:fldChar w:fldCharType="separate"/>
      </w:r>
      <w:r w:rsidR="00753618" w:rsidRPr="00753618">
        <w:rPr>
          <w:noProof/>
        </w:rPr>
        <w:t>[15]</w:t>
      </w:r>
      <w:r w:rsidR="00753618">
        <w:fldChar w:fldCharType="end"/>
      </w:r>
      <w:r w:rsidR="00497822">
        <w:t xml:space="preserve">, </w:t>
      </w:r>
      <w:r w:rsidR="00497822">
        <w:fldChar w:fldCharType="begin" w:fldLock="1"/>
      </w:r>
      <w:r w:rsidR="0055075F">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16]","plainTextFormattedCitation":"[16]","previouslyFormattedCitation":"[16]"},"properties":{"noteIndex":0},"schema":"https://github.com/citation-style-language/schema/raw/master/csl-citation.json"}</w:instrText>
      </w:r>
      <w:r w:rsidR="00497822">
        <w:fldChar w:fldCharType="separate"/>
      </w:r>
      <w:r w:rsidR="00497822" w:rsidRPr="00497822">
        <w:rPr>
          <w:noProof/>
        </w:rPr>
        <w:t>[16]</w:t>
      </w:r>
      <w:r w:rsidR="00497822">
        <w:fldChar w:fldCharType="end"/>
      </w:r>
      <w:r w:rsidR="0055075F">
        <w:t xml:space="preserve">, </w:t>
      </w:r>
      <w:r w:rsidR="0055075F">
        <w:fldChar w:fldCharType="begin" w:fldLock="1"/>
      </w:r>
      <w:r w:rsidR="00AF1237">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type":"article-journal","volume":"625"},"uris":["http://www.mendeley.com/documents/?uuid=a74b57c5-d77e-403b-8595-404601b65889"]}],"mendeley":{"formattedCitation":"[17]","plainTextFormattedCitation":"[17]","previouslyFormattedCitation":"[17]"},"properties":{"noteIndex":0},"schema":"https://github.com/citation-style-language/schema/raw/master/csl-citation.json"}</w:instrText>
      </w:r>
      <w:r w:rsidR="0055075F">
        <w:fldChar w:fldCharType="separate"/>
      </w:r>
      <w:r w:rsidR="0055075F" w:rsidRPr="0055075F">
        <w:rPr>
          <w:noProof/>
        </w:rPr>
        <w:t>[17]</w:t>
      </w:r>
      <w:r w:rsidR="0055075F">
        <w:fldChar w:fldCharType="end"/>
      </w:r>
      <w:r w:rsidR="00346A6C">
        <w:t xml:space="preserve">, </w:t>
      </w:r>
      <w:r w:rsidR="00AF1237">
        <w:fldChar w:fldCharType="begin" w:fldLock="1"/>
      </w:r>
      <w:r w:rsidR="00335DE8">
        <w:instrText>ADDIN CSL_CITATION {"citationItems":[{"id":"ITEM-1","itemData":{"DOI":"10.1016/j.jclepro.2014.05.084","ISSN":"09596526","abstract":"Laser direct deposition provides an attractive and cost effective means for repairing or remanufacturing high value engineering components. This study demonstrates the successful repair of defective voids in turbine airfoils based on a new semi-automated geometric reconstruction algorithm and a laser direct deposition process. A Boolean difference between the original defective model and the final reconstructed model yields a parameterized geometric representation of the repair volume. The experimental results of this method demonstrate the effectiveness of laser direct deposition in remanufacturing and its potential to adapt to a wide range of part defects. A Life Cycle Assessment (LCA) on the energy and environmental impacts by remanufacturing is also presented. © 2014 Elsevier Ltd. All rights reserved.","author":[{"dropping-particle":"","family":"Wilson","given":"J. Michael","non-dropping-particle":"","parse-names":false,"suffix":""},{"dropping-particle":"","family":"Piya","given":"Cecil","non-dropping-particle":"","parse-names":false,"suffix":""},{"dropping-particle":"","family":"Shin","given":"Yung C.","non-dropping-particle":"","parse-names":false,"suffix":""},{"dropping-particle":"","family":"Zhao","given":"Fu","non-dropping-particle":"","parse-names":false,"suffix":""},{"dropping-particle":"","family":"Ramani","given":"Karthik","non-dropping-particle":"","parse-names":false,"suffix":""}],"container-title":"Journal of Cleaner Production","id":"ITEM-1","issued":{"date-parts":[["2014"]]},"page":"170-178","publisher":"Elsevier Ltd","title":"Remanufacturing of turbine blades by laser direct deposition with its energy and environmental impact analysis","type":"article-journal","volume":"80"},"uris":["http://www.mendeley.com/documents/?uuid=cab4436d-19fc-4569-b0d3-7f12ad967df8"]}],"mendeley":{"formattedCitation":"[18]","plainTextFormattedCitation":"[18]","previouslyFormattedCitation":"[18]"},"properties":{"noteIndex":0},"schema":"https://github.com/citation-style-language/schema/raw/master/csl-citation.json"}</w:instrText>
      </w:r>
      <w:r w:rsidR="00AF1237">
        <w:fldChar w:fldCharType="separate"/>
      </w:r>
      <w:r w:rsidR="00AF1237" w:rsidRPr="00AF1237">
        <w:rPr>
          <w:noProof/>
        </w:rPr>
        <w:t>[18]</w:t>
      </w:r>
      <w:r w:rsidR="00AF1237">
        <w:fldChar w:fldCharType="end"/>
      </w:r>
      <w:r w:rsidR="00522490">
        <w:t xml:space="preserve">, </w:t>
      </w:r>
      <w:r w:rsidR="00335DE8">
        <w:fldChar w:fldCharType="begin" w:fldLock="1"/>
      </w:r>
      <w:r w:rsidR="003D4725">
        <w:instrText>ADDIN CSL_CITATION {"citationItems":[{"id":"ITEM-1","itemData":{"DOI":"10.1016/j.msea.2015.12.026","ISSN":"09215093","abstract":"In order for additive-manufactured parts to become more widely utilized and trusted in application, it is important to have their mechanical properties well-characterized and certified. The fatigue behavior and failure mechanisms of Ti-6Al-4V specimens fabricated using Laser Engineered Net Shaping (LENS), a Direct Laser Deposition (DLD) additive manufacturing (AM) process, are investigated in this study. A series of fully-reversed strain-controlled fatigue tests is conducted on Ti-6Al-4V specimens manufactured via LENS in their as-built and heat-treated conditions. Scanning Electron Microscopy (SEM) is used to examine the fracture surfaces of fatigue specimens to qualify the failure mechanism, crack initiation sites, and defects such as porosity. Due to the relatively high localized heating and cooling rates experienced during DLD, fabricated parts are observed to possess anisotropic microstructures, and thus, different mechanical properties than those of their traditionally-manufactured wrought counterparts. The fatigue lives of the investigated LENS specimens were found to be shorter than those of wrought specimens, and porosity was found to be the primary contributor to these shorter fatigue lives, with the exception of the heat-treated LENS samples. The presence of pores promotes more unpredictable fatigue behavior, as evidenced by data scatter. Pore shape, size, location, and number were found to impact the fatigue behavior of the as-built and annealed DLD parts. As porosity seems to be the main contributor to the fatigue behavior of DLD parts, it is important to optimize the manufacturing process and design parameters to minimize and control pore generation during the build.","author":[{"dropping-particle":"","family":"Sterling","given":"Amanda J.","non-dropping-particle":"","parse-names":false,"suffix":""},{"dropping-particle":"","family":"Torries","given":"Brian","non-dropping-particle":"","parse-names":false,"suffix":""},{"dropping-particle":"","family":"Shamsaei","given":"Nima","non-dropping-particle":"","parse-names":false,"suffix":""},{"dropping-particle":"","family":"Thompson","given":"Scott M.","non-dropping-particle":"","parse-names":false,"suffix":""},{"dropping-particle":"","family":"Seely","given":"Denver W.","non-dropping-particle":"","parse-names":false,"suffix":""}],"container-title":"Materials Science and Engineering A","id":"ITEM-1","issued":{"date-parts":[["2016"]]},"page":"100-112","publisher":"Elsevier","title":"Fatigue behavior and failure mechanisms of direct laser deposited Ti-6Al-4V","type":"article-journal","volume":"655"},"uris":["http://www.mendeley.com/documents/?uuid=dc7f63e6-9096-4ff9-a26e-6b1ac56fc1df"]}],"mendeley":{"formattedCitation":"[19]","plainTextFormattedCitation":"[19]","previouslyFormattedCitation":"[19]"},"properties":{"noteIndex":0},"schema":"https://github.com/citation-style-language/schema/raw/master/csl-citation.json"}</w:instrText>
      </w:r>
      <w:r w:rsidR="00335DE8">
        <w:fldChar w:fldCharType="separate"/>
      </w:r>
      <w:r w:rsidR="00335DE8" w:rsidRPr="00335DE8">
        <w:rPr>
          <w:noProof/>
        </w:rPr>
        <w:t>[19]</w:t>
      </w:r>
      <w:r w:rsidR="00335DE8">
        <w:fldChar w:fldCharType="end"/>
      </w:r>
      <w:r w:rsidR="003D4725">
        <w:t xml:space="preserve">, </w:t>
      </w:r>
      <w:r w:rsidR="003D4725">
        <w:fldChar w:fldCharType="begin" w:fldLock="1"/>
      </w:r>
      <w:r w:rsidR="002D070D">
        <w:instrText>ADDIN CSL_CITATION {"citationItems":[{"id":"ITEM-1","itemData":{"DOI":"10.1201/9781315119106","ISBN":"9781482264098","ISSN":"0026-0657","abstract":"The major reason that there is not more wide-spread use of titanium alloys is the high cost. Powder Metallurgy (P/M) represents one cost effective approach to fabrication of titanium components. In this paper one Powder Metallurgy technique, Additive Manufacturing (AM) is discussed with the emphasis on the “work horse” titanium alloy Ti-6Al-4V. The various approaches to AM are presented and discussed, followed by some examples of components produced by AM. The microstructures and mechanical properties of Ti-6Al-4V produced by AM are listed and shown to compare very well with cast and wrought product. Finally, the economic advantages to be gained using the AM technique compared to conventionally processed material are presented.","author":[{"dropping-particle":"","family":"Dutta","given":"B.","non-dropping-particle":"","parse-names":false,"suffix":""},{"dropping-particle":"","family":"Froes","given":"Francis H.","non-dropping-particle":"","parse-names":false,"suffix":""}],"container-title":"Additive Manufacturing Handbook: Product Development for the Defense Industry","id":"ITEM-1","issue":"00","issued":{"date-parts":[["2017"]]},"page":"263-274","publisher":"Elsevier Ltd","title":"Additive manufacturing of titanium alloys","type":"article-journal","volume":"00"},"uris":["http://www.mendeley.com/documents/?uuid=16f3ca81-1a18-4f81-9c3c-aa270eb3f820"]}],"mendeley":{"formattedCitation":"[20]","plainTextFormattedCitation":"[20]","previouslyFormattedCitation":"[20]"},"properties":{"noteIndex":0},"schema":"https://github.com/citation-style-language/schema/raw/master/csl-citation.json"}</w:instrText>
      </w:r>
      <w:r w:rsidR="003D4725">
        <w:fldChar w:fldCharType="separate"/>
      </w:r>
      <w:r w:rsidR="003D4725" w:rsidRPr="003D4725">
        <w:rPr>
          <w:noProof/>
        </w:rPr>
        <w:t>[20]</w:t>
      </w:r>
      <w:r w:rsidR="003D4725">
        <w:fldChar w:fldCharType="end"/>
      </w:r>
      <w:r w:rsidR="002D070D">
        <w:t xml:space="preserve">, </w:t>
      </w:r>
      <w:r w:rsidR="002D070D">
        <w:fldChar w:fldCharType="begin" w:fldLock="1"/>
      </w:r>
      <w:r w:rsidR="006F43C7">
        <w:instrText>ADDIN CSL_CITATION {"citationItems":[{"id":"ITEM-1","itemData":{"DOI":"10.1016/j.matdes.2013.09.058","ISSN":"18734197","abstract":"In this study, the microstructure and mechanical properties of sintered AISI 316L stainless steel implant materials produced by powder metallurgy (P/M) method were investigated as a function of porosity amount. AISI 316L stainless steel powders were cold-pressed with 800. MPa pressure and sintered at 1200. °C, 1250. °C and 1300. °C for 30. min in a nitrogen atmosphere. The mechanical properties of the 316L implant samples were determined by tensile, fatigue and microhardness tests. Metallographic studies such as pore formation, and fractured surface analyses were performed by Scanning Electron Microscopy (SEM) and Light Optical Microscopy (LOM). The results of this study indicate that, irregular pore formation tendencies increase with an increase in porosity (%). Furthermore, an increase in porosity was shown to decrease the mechanical properties of sintered AISI 316L stainless steel. Sintering temperature is important parameter in decreasing the porosity of P/M materials. © 2013 Elsevier Ltd.","author":[{"dropping-particle":"","family":"Kurgan","given":"Naci","non-dropping-particle":"","parse-names":false,"suffix":""}],"container-title":"Materials and Design","id":"ITEM-1","issued":{"date-parts":[["2014"]]},"page":"235-241","publisher":"Elsevier Ltd","title":"Effect of porosity and density on the mechanical and microstructural properties of sintered 316L stainless steel implant materials","type":"article-journal","volume":"55"},"uris":["http://www.mendeley.com/documents/?uuid=f2b8beda-0ab5-401b-b776-00b5154bdff1"]}],"mendeley":{"formattedCitation":"[21]","plainTextFormattedCitation":"[21]","previouslyFormattedCitation":"[21]"},"properties":{"noteIndex":0},"schema":"https://github.com/citation-style-language/schema/raw/master/csl-citation.json"}</w:instrText>
      </w:r>
      <w:r w:rsidR="002D070D">
        <w:fldChar w:fldCharType="separate"/>
      </w:r>
      <w:r w:rsidR="002D070D" w:rsidRPr="002D070D">
        <w:rPr>
          <w:noProof/>
        </w:rPr>
        <w:t>[21]</w:t>
      </w:r>
      <w:r w:rsidR="002D070D">
        <w:fldChar w:fldCharType="end"/>
      </w:r>
      <w:r w:rsidR="002D070D">
        <w:t xml:space="preserve"> porosity, </w:t>
      </w:r>
      <w:r w:rsidR="006F43C7">
        <w:fldChar w:fldCharType="begin" w:fldLock="1"/>
      </w:r>
      <w:r w:rsidR="002228F1">
        <w:instrText>ADDIN CSL_CITATION {"citationItems":[{"id":"ITEM-1","itemData":{"DOI":"10.1016/j.msea.2016.10.012","ISSN":"09215093","abstract":"Besides the chemical composition, the manufacturing route primarily determines a material's properties. In this work, the influence of the manufacturing process of the 316 L grade austenitic steel on the microstructure and the resulting material properties were investigated. Thus, the microstructure and mechanical properties of cast and solution annealed, as well as steel powder densified by hot-isostatic pressing (HIP), selective laser melting (SLM) and SLM+HIP, were compared. A SLM parameter study illustrates that the porosity of SLM-densified specimens can be reduced with direction of a higher exposure time and a smaller point distance. With an additional treatment by HIP, the porosity scarcely changes, while cracks are reduced. The mechanical properties were investigated depending on the manufacturing process, and the influence of the sample build up by SLM was examined. High mechanical values have been obtained; in particular, the yield strength in the SLM-densified condition is much higher than in cast or HIP condition, as a result of the smaller grain size.","author":[{"dropping-particle":"","family":"Röttger","given":"Arne","non-dropping-particle":"","parse-names":false,"suffix":""},{"dropping-particle":"","family":"Geenen","given":"Karina","non-dropping-particle":"","parse-names":false,"suffix":""},{"dropping-particle":"","family":"Windmann","given":"Matthias","non-dropping-particle":"","parse-names":false,"suffix":""},{"dropping-particle":"","family":"Binner","given":"Florian","non-dropping-particle":"","parse-names":false,"suffix":""},{"dropping-particle":"","family":"Theisen","given":"Werner","non-dropping-particle":"","parse-names":false,"suffix":""}],"container-title":"Materials Science and Engineering A","id":"ITEM-1","issued":{"date-parts":[["2016"]]},"page":"365-376","publisher":"Elsevier","title":"Comparison of microstructure and mechanical properties of 316 L austenitic steel processed by selective laser melting with hot-isostatic pressed and cast material","type":"article-journal","volume":"678"},"uris":["http://www.mendeley.com/documents/?uuid=f4756cf7-ad37-41d6-977d-e87621748743"]}],"mendeley":{"formattedCitation":"[22]","plainTextFormattedCitation":"[22]","previouslyFormattedCitation":"[22]"},"properties":{"noteIndex":0},"schema":"https://github.com/citation-style-language/schema/raw/master/csl-citation.json"}</w:instrText>
      </w:r>
      <w:r w:rsidR="006F43C7">
        <w:fldChar w:fldCharType="separate"/>
      </w:r>
      <w:r w:rsidR="006F43C7" w:rsidRPr="006F43C7">
        <w:rPr>
          <w:noProof/>
        </w:rPr>
        <w:t>[22]</w:t>
      </w:r>
      <w:r w:rsidR="006F43C7">
        <w:fldChar w:fldCharType="end"/>
      </w:r>
      <w:r w:rsidR="002228F1">
        <w:t xml:space="preserve">, </w:t>
      </w:r>
      <w:r w:rsidR="002228F1">
        <w:fldChar w:fldCharType="begin" w:fldLock="1"/>
      </w:r>
      <w:r w:rsidR="00041750">
        <w:instrText>ADDIN CSL_CITATION {"citationItems":[{"id":"ITEM-1","itemData":{"DOI":"10.1007/978-0-387-92897-5_724","abstract":"Welcome to the new edition of ASM Handbook, Volume 11, Failure Analysis and Prevention. Theme and Purpose of this Volume. The authors and editors assembled this Volume with several broad themes in mind. First, the most important goal of failure analysis is to decrease the occurrence of component failures through the understanding of the root cause for failure. Experienced failure analysts are often frustrated when, despite extensive engineering research, investigations, and failure analysis reports, the same types of failures occur again and again. When the root cause has been identified as defective global design rather than abuse or misuse, product quality and reliability is improved. The failure analyst should strive to uncover the underlying or root (technical) cause of the failure. The fact that a specific component appears to have failed in some way does not automatically mean that the component itself is defective. The problem may lie in the way the component was used, inspected, or maintained. If it is truly defective, then the analysis should determine whether the defect originates in design, manufacture (fabrication and assembly), material selection/processing, or unexpected service environment. This Volume provides a framework for investigating the above issues. In addition to sections devoted to design and manufacture, there are also sections on failures that occur through fracture, corrosion, and wear, as well as an article on failure through deformation. This Volume is also an attempt to address the principles, tools, techniques, and procedures necessary to plan, organize, and conduct a thorough investigation. Not every failure investigation is the same, and a failure root-cause analysis is more than a microstructural examination, a stress analysis, or a chemical corrosion analysis. All of these disciplines, as well as others, may be required to reach a root cause conclusion. No single volume, no matter how comprehensive, can present all the information that may potentially be needed. The emphasis of this Volume is on general principles with the widest applicability to situations that the reader is likely to encounter. References and sources of further information are provided throughout. While some common types of components or equipment may be included in some detail, not every type of machine can be treated. The reader is encouraged, and in fact urged, to pursue additional sources of information so as to understand the function and hist…","author":[{"dropping-particle":"","family":"ASM","given":"","non-dropping-particle":"","parse-names":false,"suffix":""}],"container-title":"Encyclopedia of Tribology","id":"ITEM-1","issued":{"date-parts":[["1992"]]},"number-of-pages":"2705-2711","title":"ASM Handbook - Volume 18: Friction, Lubrication, and Wear Technology","type":"book"},"uris":["http://www.mendeley.com/documents/?uuid=b1681224-45f8-4091-b600-a3827745cab0"]}],"mendeley":{"formattedCitation":"[23]","plainTextFormattedCitation":"[23]","previouslyFormattedCitation":"[23]"},"properties":{"noteIndex":0},"schema":"https://github.com/citation-style-language/schema/raw/master/csl-citation.json"}</w:instrText>
      </w:r>
      <w:r w:rsidR="002228F1">
        <w:fldChar w:fldCharType="separate"/>
      </w:r>
      <w:r w:rsidR="002228F1" w:rsidRPr="002228F1">
        <w:rPr>
          <w:noProof/>
        </w:rPr>
        <w:t>[23]</w:t>
      </w:r>
      <w:r w:rsidR="002228F1">
        <w:fldChar w:fldCharType="end"/>
      </w:r>
      <w:r w:rsidR="00041750">
        <w:t xml:space="preserve">, </w:t>
      </w:r>
      <w:r w:rsidR="00041750">
        <w:fldChar w:fldCharType="begin" w:fldLock="1"/>
      </w:r>
      <w:r w:rsidR="004C2AE9">
        <w:instrText>ADDIN CSL_CITATION {"citationItems":[{"id":"ITEM-1","itemData":{"ISBN":"0871700077","ISSN":"08170379","abstract":"Welcome to the new edition of ASM Handbook, Volume 11, Failure Analysis and Prevention. Theme and Purpose of this Volume. The authors and editors assembled this Volume with several broad themes in mind. First, the most important goal of failure analysis is to decrease the occurrence of component failures through the understanding of the root cause for failure. Experienced failure analysts are often frustrated when, despite extensive engineering research, investigations, and failure analysis reports, the same types of failures occur again and again. When the root cause has been identified as defective global design rather than abuse or misuse, product quality and reliability is improved. The failure analyst should strive to uncover the underlying or root (technical) cause of the failure. The fact that a specific component appears to have failed in some way does not automatically mean that the component itself is defective. The problem may lie in the way the component was used, inspected, or maintained. If it is truly defective, then the analysis should determine whether the defect originates in design, manufacture (fabrication and assembly), material selection/processing, or unexpected service environment. This Volume provides a framework for investigating the above issues. In addition to sections devoted to design and manufacture, there are also sections on failures that occur through fracture, corrosion, and wear, as well as an article on failure through deformation. This Volume is also an attempt to address the principles, tools, techniques, and procedures necessary to plan, organize, and conduct a thorough investigation. Not every failure investigation is the same, and a failure root-cause analysis is more than a microstructural examination, a stress analysis, or a chemical corrosion analysis. All of these disciplines, as well as others, may be required to reach a root cause conclusion. No single volume, no matter how comprehensive, can present all the information that may potentially be needed. The emphasis of this Volume is on general principles with the widest applicability to situations that the reader is likely to encounter. References and sources of further information are provided throughout. While some common types of components or equipment may be included in some detail, not every type of machine can be treated. The reader is encouraged, and in fact urged, to pursue additional sources of information so as to understand the function and hist…","author":[{"dropping-particle":"","family":"Handbook","given":"ASM","non-dropping-particle":"","parse-names":false,"suffix":""}],"container-title":"Technology","id":"ITEM-1","issued":{"date-parts":[["1990"]]},"page":"3470","title":"ASM Metals HandBook Volume 1 - Properties and Selections - Irons Steels and High and Performance","type":"article-journal","volume":"2"},"uris":["http://www.mendeley.com/documents/?uuid=fdc730cb-92eb-42b3-bc19-0aab8bc17487"]}],"mendeley":{"formattedCitation":"[24]","plainTextFormattedCitation":"[24]","previouslyFormattedCitation":"[24]"},"properties":{"noteIndex":0},"schema":"https://github.com/citation-style-language/schema/raw/master/csl-citation.json"}</w:instrText>
      </w:r>
      <w:r w:rsidR="00041750">
        <w:fldChar w:fldCharType="separate"/>
      </w:r>
      <w:r w:rsidR="00041750" w:rsidRPr="00041750">
        <w:rPr>
          <w:noProof/>
        </w:rPr>
        <w:t>[24]</w:t>
      </w:r>
      <w:r w:rsidR="00041750">
        <w:fldChar w:fldCharType="end"/>
      </w:r>
      <w:r w:rsidR="004C2AE9">
        <w:t xml:space="preserve">, </w:t>
      </w:r>
      <w:r w:rsidR="004C2AE9">
        <w:fldChar w:fldCharType="begin" w:fldLock="1"/>
      </w:r>
      <w:r w:rsidR="001B1467">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25]","plainTextFormattedCitation":"[25]","previouslyFormattedCitation":"[25]"},"properties":{"noteIndex":0},"schema":"https://github.com/citation-style-language/schema/raw/master/csl-citation.json"}</w:instrText>
      </w:r>
      <w:r w:rsidR="004C2AE9">
        <w:fldChar w:fldCharType="separate"/>
      </w:r>
      <w:r w:rsidR="004C2AE9" w:rsidRPr="004C2AE9">
        <w:rPr>
          <w:noProof/>
        </w:rPr>
        <w:t>[25]</w:t>
      </w:r>
      <w:r w:rsidR="004C2AE9">
        <w:fldChar w:fldCharType="end"/>
      </w:r>
      <w:r w:rsidR="001B1467">
        <w:t xml:space="preserve">, </w:t>
      </w:r>
      <w:r w:rsidR="001B1467">
        <w:fldChar w:fldCharType="begin" w:fldLock="1"/>
      </w:r>
      <w:r w:rsidR="001B1467">
        <w:instrText>ADDIN CSL_CITATION {"citationItems":[{"id":"ITEM-1","itemData":{"DOI":"10.1192/bjp.112.483.211-a","ISBN":"9780073529288","ISSN":"0007-1250","author":[{"dropping-particle":"","family":"Budynas","given":"Richard G.","non-dropping-particle":"","parse-names":false,"suffix":""},{"dropping-particle":"","family":"Nisbett","given":"J. Keith","non-dropping-particle":"","parse-names":false,"suffix":""}],"container-title":"The British Journal of Psychiatry","id":"ITEM-1","issue":"483","issued":{"date-parts":[["2011"]]},"number-of-pages":"211-212","title":"Shigley's Mechanical Engineering Design","type":"book","volume":"112"},"uris":["http://www.mendeley.com/documents/?uuid=0401e73d-7755-4865-a22e-285ce186dbc8"]}],"mendeley":{"formattedCitation":"[26]","plainTextFormattedCitation":"[26]"},"properties":{"noteIndex":0},"schema":"https://github.com/citation-style-language/schema/raw/master/csl-citation.json"}</w:instrText>
      </w:r>
      <w:r w:rsidR="001B1467">
        <w:fldChar w:fldCharType="separate"/>
      </w:r>
      <w:r w:rsidR="001B1467" w:rsidRPr="001B1467">
        <w:rPr>
          <w:noProof/>
        </w:rPr>
        <w:t>[26]</w:t>
      </w:r>
      <w:r w:rsidR="001B1467">
        <w:fldChar w:fldCharType="end"/>
      </w:r>
    </w:p>
    <w:p w14:paraId="7C152009" w14:textId="517B06F5" w:rsidR="00F825A1" w:rsidRDefault="00F825A1"/>
    <w:p w14:paraId="77C6D16C" w14:textId="2A9E2793" w:rsidR="00F825A1" w:rsidRDefault="00F825A1" w:rsidP="00F825A1">
      <w:pPr>
        <w:pStyle w:val="Heading1"/>
      </w:pPr>
      <w:r>
        <w:t>References</w:t>
      </w:r>
    </w:p>
    <w:p w14:paraId="58B22653" w14:textId="58E6ED97" w:rsidR="001B1467" w:rsidRPr="001B1467" w:rsidRDefault="00F825A1" w:rsidP="001B1467">
      <w:pPr>
        <w:widowControl w:val="0"/>
        <w:autoSpaceDE w:val="0"/>
        <w:adjustRightInd w:val="0"/>
        <w:spacing w:line="240" w:lineRule="auto"/>
        <w:ind w:left="640" w:hanging="640"/>
        <w:rPr>
          <w:rFonts w:cs="Calibri"/>
          <w:noProof/>
          <w:szCs w:val="24"/>
        </w:rPr>
      </w:pPr>
      <w:r>
        <w:fldChar w:fldCharType="begin" w:fldLock="1"/>
      </w:r>
      <w:r>
        <w:instrText xml:space="preserve">ADDIN Mendeley Bibliography CSL_BIBLIOGRAPHY </w:instrText>
      </w:r>
      <w:r>
        <w:fldChar w:fldCharType="separate"/>
      </w:r>
      <w:r w:rsidR="001B1467" w:rsidRPr="001B1467">
        <w:rPr>
          <w:rFonts w:cs="Calibri"/>
          <w:noProof/>
          <w:szCs w:val="24"/>
        </w:rPr>
        <w:t>[1]</w:t>
      </w:r>
      <w:r w:rsidR="001B1467" w:rsidRPr="001B1467">
        <w:rPr>
          <w:rFonts w:cs="Calibri"/>
          <w:noProof/>
          <w:szCs w:val="24"/>
        </w:rPr>
        <w:tab/>
        <w:t xml:space="preserve">S. M. Thompson, L. Bian, N. Shamsaei, and A. Yadollahi, “An overview of Direct Laser Deposition for additive manufacturing; Part I: Transport phenomena, modeling and diagnostics,” </w:t>
      </w:r>
      <w:r w:rsidR="001B1467" w:rsidRPr="001B1467">
        <w:rPr>
          <w:rFonts w:cs="Calibri"/>
          <w:i/>
          <w:iCs/>
          <w:noProof/>
          <w:szCs w:val="24"/>
        </w:rPr>
        <w:t>Addit. Manuf.</w:t>
      </w:r>
      <w:r w:rsidR="001B1467" w:rsidRPr="001B1467">
        <w:rPr>
          <w:rFonts w:cs="Calibri"/>
          <w:noProof/>
          <w:szCs w:val="24"/>
        </w:rPr>
        <w:t>, vol. 8, pp. 36–62, 2015.</w:t>
      </w:r>
    </w:p>
    <w:p w14:paraId="457534FD" w14:textId="77777777" w:rsidR="001B1467" w:rsidRPr="001B1467" w:rsidRDefault="001B1467" w:rsidP="001B1467">
      <w:pPr>
        <w:widowControl w:val="0"/>
        <w:autoSpaceDE w:val="0"/>
        <w:adjustRightInd w:val="0"/>
        <w:spacing w:line="240" w:lineRule="auto"/>
        <w:ind w:left="640" w:hanging="640"/>
        <w:rPr>
          <w:rFonts w:cs="Calibri"/>
          <w:noProof/>
          <w:szCs w:val="24"/>
        </w:rPr>
      </w:pPr>
      <w:r w:rsidRPr="001B1467">
        <w:rPr>
          <w:rFonts w:cs="Calibri"/>
          <w:noProof/>
          <w:szCs w:val="24"/>
        </w:rPr>
        <w:t>[2]</w:t>
      </w:r>
      <w:r w:rsidRPr="001B1467">
        <w:rPr>
          <w:rFonts w:cs="Calibri"/>
          <w:noProof/>
          <w:szCs w:val="24"/>
        </w:rPr>
        <w:tab/>
        <w:t xml:space="preserve">T. DebRoy </w:t>
      </w:r>
      <w:r w:rsidRPr="001B1467">
        <w:rPr>
          <w:rFonts w:cs="Calibri"/>
          <w:i/>
          <w:iCs/>
          <w:noProof/>
          <w:szCs w:val="24"/>
        </w:rPr>
        <w:t>et al.</w:t>
      </w:r>
      <w:r w:rsidRPr="001B1467">
        <w:rPr>
          <w:rFonts w:cs="Calibri"/>
          <w:noProof/>
          <w:szCs w:val="24"/>
        </w:rPr>
        <w:t xml:space="preserve">, “Additive manufacturing of metallic components – Process, structure and properties,” </w:t>
      </w:r>
      <w:r w:rsidRPr="001B1467">
        <w:rPr>
          <w:rFonts w:cs="Calibri"/>
          <w:i/>
          <w:iCs/>
          <w:noProof/>
          <w:szCs w:val="24"/>
        </w:rPr>
        <w:t>Prog. Mater. Sci.</w:t>
      </w:r>
      <w:r w:rsidRPr="001B1467">
        <w:rPr>
          <w:rFonts w:cs="Calibri"/>
          <w:noProof/>
          <w:szCs w:val="24"/>
        </w:rPr>
        <w:t>, vol. 92, pp. 112–224, 2017.</w:t>
      </w:r>
    </w:p>
    <w:p w14:paraId="3C7EAAE6" w14:textId="77777777" w:rsidR="001B1467" w:rsidRPr="001B1467" w:rsidRDefault="001B1467" w:rsidP="001B1467">
      <w:pPr>
        <w:widowControl w:val="0"/>
        <w:autoSpaceDE w:val="0"/>
        <w:adjustRightInd w:val="0"/>
        <w:spacing w:line="240" w:lineRule="auto"/>
        <w:ind w:left="640" w:hanging="640"/>
        <w:rPr>
          <w:rFonts w:cs="Calibri"/>
          <w:noProof/>
          <w:szCs w:val="24"/>
        </w:rPr>
      </w:pPr>
      <w:r w:rsidRPr="001B1467">
        <w:rPr>
          <w:rFonts w:cs="Calibri"/>
          <w:noProof/>
          <w:szCs w:val="24"/>
        </w:rPr>
        <w:t>[3]</w:t>
      </w:r>
      <w:r w:rsidRPr="001B1467">
        <w:rPr>
          <w:rFonts w:cs="Calibri"/>
          <w:noProof/>
          <w:szCs w:val="24"/>
        </w:rPr>
        <w:tab/>
        <w:t xml:space="preserve">J. S. Keist and T. A. Palmer, “Role of geometry on properties of additively manufactured Ti-6Al-4V structures fabricated using laser based directed energy deposition,” </w:t>
      </w:r>
      <w:r w:rsidRPr="001B1467">
        <w:rPr>
          <w:rFonts w:cs="Calibri"/>
          <w:i/>
          <w:iCs/>
          <w:noProof/>
          <w:szCs w:val="24"/>
        </w:rPr>
        <w:t>Mater. Des.</w:t>
      </w:r>
      <w:r w:rsidRPr="001B1467">
        <w:rPr>
          <w:rFonts w:cs="Calibri"/>
          <w:noProof/>
          <w:szCs w:val="24"/>
        </w:rPr>
        <w:t>, vol. 106, pp. 482–494, 2016.</w:t>
      </w:r>
    </w:p>
    <w:p w14:paraId="626EFCFD" w14:textId="77777777" w:rsidR="001B1467" w:rsidRPr="001B1467" w:rsidRDefault="001B1467" w:rsidP="001B1467">
      <w:pPr>
        <w:widowControl w:val="0"/>
        <w:autoSpaceDE w:val="0"/>
        <w:adjustRightInd w:val="0"/>
        <w:spacing w:line="240" w:lineRule="auto"/>
        <w:ind w:left="640" w:hanging="640"/>
        <w:rPr>
          <w:rFonts w:cs="Calibri"/>
          <w:noProof/>
          <w:szCs w:val="24"/>
        </w:rPr>
      </w:pPr>
      <w:r w:rsidRPr="001B1467">
        <w:rPr>
          <w:rFonts w:cs="Calibri"/>
          <w:noProof/>
          <w:szCs w:val="24"/>
        </w:rPr>
        <w:t>[4]</w:t>
      </w:r>
      <w:r w:rsidRPr="001B1467">
        <w:rPr>
          <w:rFonts w:cs="Calibri"/>
          <w:noProof/>
          <w:szCs w:val="24"/>
        </w:rPr>
        <w:tab/>
        <w:t>M. Schneider, “Laser clading with powder effect of some machining parameters on clad properties,” 1998.</w:t>
      </w:r>
    </w:p>
    <w:p w14:paraId="56EC6208" w14:textId="77777777" w:rsidR="001B1467" w:rsidRPr="001B1467" w:rsidRDefault="001B1467" w:rsidP="001B1467">
      <w:pPr>
        <w:widowControl w:val="0"/>
        <w:autoSpaceDE w:val="0"/>
        <w:adjustRightInd w:val="0"/>
        <w:spacing w:line="240" w:lineRule="auto"/>
        <w:ind w:left="640" w:hanging="640"/>
        <w:rPr>
          <w:rFonts w:cs="Calibri"/>
          <w:noProof/>
          <w:szCs w:val="24"/>
        </w:rPr>
      </w:pPr>
      <w:r w:rsidRPr="001B1467">
        <w:rPr>
          <w:rFonts w:cs="Calibri"/>
          <w:noProof/>
          <w:szCs w:val="24"/>
        </w:rPr>
        <w:t>[5]</w:t>
      </w:r>
      <w:r w:rsidRPr="001B1467">
        <w:rPr>
          <w:rFonts w:cs="Calibri"/>
          <w:noProof/>
          <w:szCs w:val="24"/>
        </w:rPr>
        <w:tab/>
        <w:t xml:space="preserve">Y.-L. Huang, G.-Y. Liang, J.-Y. Su, and J.-G. Li, “Interaction between laser beam and powder stream in the process of laser cladding with powder feeding,” </w:t>
      </w:r>
      <w:r w:rsidRPr="001B1467">
        <w:rPr>
          <w:rFonts w:cs="Calibri"/>
          <w:i/>
          <w:iCs/>
          <w:noProof/>
          <w:szCs w:val="24"/>
        </w:rPr>
        <w:t>Model. Simul. Mater. Sci. Eng.</w:t>
      </w:r>
      <w:r w:rsidRPr="001B1467">
        <w:rPr>
          <w:rFonts w:cs="Calibri"/>
          <w:noProof/>
          <w:szCs w:val="24"/>
        </w:rPr>
        <w:t>, vol. 13, no. 1, pp. 47–56, Jan. 2005.</w:t>
      </w:r>
    </w:p>
    <w:p w14:paraId="4579AADE" w14:textId="77777777" w:rsidR="001B1467" w:rsidRPr="001B1467" w:rsidRDefault="001B1467" w:rsidP="001B1467">
      <w:pPr>
        <w:widowControl w:val="0"/>
        <w:autoSpaceDE w:val="0"/>
        <w:adjustRightInd w:val="0"/>
        <w:spacing w:line="240" w:lineRule="auto"/>
        <w:ind w:left="640" w:hanging="640"/>
        <w:rPr>
          <w:rFonts w:cs="Calibri"/>
          <w:noProof/>
          <w:szCs w:val="24"/>
        </w:rPr>
      </w:pPr>
      <w:r w:rsidRPr="001B1467">
        <w:rPr>
          <w:rFonts w:cs="Calibri"/>
          <w:noProof/>
          <w:szCs w:val="24"/>
        </w:rPr>
        <w:t>[6]</w:t>
      </w:r>
      <w:r w:rsidRPr="001B1467">
        <w:rPr>
          <w:rFonts w:cs="Calibri"/>
          <w:noProof/>
          <w:szCs w:val="24"/>
        </w:rPr>
        <w:tab/>
        <w:t>J. M. S. de Souza, R. Gomes, N. Silva, M. Pereira, and C. Amaral, “TRIBOLOGICAL EVALUATION OF NI-CR-B-SI COATINGS DEPOSITED BY LASER METAL DEPOSITION AND TREATED BY LASER,” no. Lmd, 2019.</w:t>
      </w:r>
    </w:p>
    <w:p w14:paraId="679CD7F2" w14:textId="77777777" w:rsidR="001B1467" w:rsidRPr="001B1467" w:rsidRDefault="001B1467" w:rsidP="001B1467">
      <w:pPr>
        <w:widowControl w:val="0"/>
        <w:autoSpaceDE w:val="0"/>
        <w:adjustRightInd w:val="0"/>
        <w:spacing w:line="240" w:lineRule="auto"/>
        <w:ind w:left="640" w:hanging="640"/>
        <w:rPr>
          <w:rFonts w:cs="Calibri"/>
          <w:noProof/>
          <w:szCs w:val="24"/>
        </w:rPr>
      </w:pPr>
      <w:r w:rsidRPr="001B1467">
        <w:rPr>
          <w:rFonts w:cs="Calibri"/>
          <w:noProof/>
          <w:szCs w:val="24"/>
        </w:rPr>
        <w:t>[7]</w:t>
      </w:r>
      <w:r w:rsidRPr="001B1467">
        <w:rPr>
          <w:rFonts w:cs="Calibri"/>
          <w:noProof/>
          <w:szCs w:val="24"/>
        </w:rPr>
        <w:tab/>
        <w:t>C. Amaral, “Powder fed laser based Directed Energy Deposition: Introduction and discussion of process characteristics,” 2019.</w:t>
      </w:r>
    </w:p>
    <w:p w14:paraId="07153BD4" w14:textId="77777777" w:rsidR="001B1467" w:rsidRPr="001B1467" w:rsidRDefault="001B1467" w:rsidP="001B1467">
      <w:pPr>
        <w:widowControl w:val="0"/>
        <w:autoSpaceDE w:val="0"/>
        <w:adjustRightInd w:val="0"/>
        <w:spacing w:line="240" w:lineRule="auto"/>
        <w:ind w:left="640" w:hanging="640"/>
        <w:rPr>
          <w:rFonts w:cs="Calibri"/>
          <w:noProof/>
          <w:szCs w:val="24"/>
        </w:rPr>
      </w:pPr>
      <w:r w:rsidRPr="001B1467">
        <w:rPr>
          <w:rFonts w:cs="Calibri"/>
          <w:noProof/>
          <w:szCs w:val="24"/>
        </w:rPr>
        <w:t>[8]</w:t>
      </w:r>
      <w:r w:rsidRPr="001B1467">
        <w:rPr>
          <w:rFonts w:cs="Calibri"/>
          <w:noProof/>
          <w:szCs w:val="24"/>
        </w:rPr>
        <w:tab/>
        <w:t xml:space="preserve">D. Eisenbarth, P. M. B. Esteves, F. Wirth, and K. Wegener, “Spatial powder flow measurement and efficiency prediction for laser direct metal deposition,” </w:t>
      </w:r>
      <w:r w:rsidRPr="001B1467">
        <w:rPr>
          <w:rFonts w:cs="Calibri"/>
          <w:i/>
          <w:iCs/>
          <w:noProof/>
          <w:szCs w:val="24"/>
        </w:rPr>
        <w:t>Surf. Coatings Technol.</w:t>
      </w:r>
    </w:p>
    <w:p w14:paraId="54A4F07B" w14:textId="77777777" w:rsidR="001B1467" w:rsidRPr="001B1467" w:rsidRDefault="001B1467" w:rsidP="001B1467">
      <w:pPr>
        <w:widowControl w:val="0"/>
        <w:autoSpaceDE w:val="0"/>
        <w:adjustRightInd w:val="0"/>
        <w:spacing w:line="240" w:lineRule="auto"/>
        <w:ind w:left="640" w:hanging="640"/>
        <w:rPr>
          <w:rFonts w:cs="Calibri"/>
          <w:noProof/>
          <w:szCs w:val="24"/>
        </w:rPr>
      </w:pPr>
      <w:r w:rsidRPr="001B1467">
        <w:rPr>
          <w:rFonts w:cs="Calibri"/>
          <w:noProof/>
          <w:szCs w:val="24"/>
        </w:rPr>
        <w:t>[9]</w:t>
      </w:r>
      <w:r w:rsidRPr="001B1467">
        <w:rPr>
          <w:rFonts w:cs="Calibri"/>
          <w:noProof/>
          <w:szCs w:val="24"/>
        </w:rPr>
        <w:tab/>
        <w:t>F. Wirth, S. Freihse, D. Eisenbarth, and K. Wegener, “Interaction of powder jet and laser beam in blown powder laser deposition processes: Measurement and simulation methods,” 2017.</w:t>
      </w:r>
    </w:p>
    <w:p w14:paraId="56AA8EED" w14:textId="77777777" w:rsidR="001B1467" w:rsidRPr="001B1467" w:rsidRDefault="001B1467" w:rsidP="001B1467">
      <w:pPr>
        <w:widowControl w:val="0"/>
        <w:autoSpaceDE w:val="0"/>
        <w:adjustRightInd w:val="0"/>
        <w:spacing w:line="240" w:lineRule="auto"/>
        <w:ind w:left="640" w:hanging="640"/>
        <w:rPr>
          <w:rFonts w:cs="Calibri"/>
          <w:noProof/>
          <w:szCs w:val="24"/>
        </w:rPr>
      </w:pPr>
      <w:r w:rsidRPr="001B1467">
        <w:rPr>
          <w:rFonts w:cs="Calibri"/>
          <w:noProof/>
          <w:szCs w:val="24"/>
        </w:rPr>
        <w:t>[10]</w:t>
      </w:r>
      <w:r w:rsidRPr="001B1467">
        <w:rPr>
          <w:rFonts w:cs="Calibri"/>
          <w:noProof/>
          <w:szCs w:val="24"/>
        </w:rPr>
        <w:tab/>
        <w:t xml:space="preserve">A. Metel, M. Stebulyanin, S. Fedorov, and A. Okunkova, “Power Density Distribution for Laser Additive Manufacturing (SLM): Potential, Fundamentals and Advanced Applications,” </w:t>
      </w:r>
      <w:r w:rsidRPr="001B1467">
        <w:rPr>
          <w:rFonts w:cs="Calibri"/>
          <w:i/>
          <w:iCs/>
          <w:noProof/>
          <w:szCs w:val="24"/>
        </w:rPr>
        <w:t>Technologies</w:t>
      </w:r>
      <w:r w:rsidRPr="001B1467">
        <w:rPr>
          <w:rFonts w:cs="Calibri"/>
          <w:noProof/>
          <w:szCs w:val="24"/>
        </w:rPr>
        <w:t>, vol. 7, no. 1, p. 5, 2019.</w:t>
      </w:r>
    </w:p>
    <w:p w14:paraId="6839F7AE" w14:textId="77777777" w:rsidR="001B1467" w:rsidRPr="001B1467" w:rsidRDefault="001B1467" w:rsidP="001B1467">
      <w:pPr>
        <w:widowControl w:val="0"/>
        <w:autoSpaceDE w:val="0"/>
        <w:adjustRightInd w:val="0"/>
        <w:spacing w:line="240" w:lineRule="auto"/>
        <w:ind w:left="640" w:hanging="640"/>
        <w:rPr>
          <w:rFonts w:cs="Calibri"/>
          <w:noProof/>
          <w:szCs w:val="24"/>
        </w:rPr>
      </w:pPr>
      <w:r w:rsidRPr="001B1467">
        <w:rPr>
          <w:rFonts w:cs="Calibri"/>
          <w:noProof/>
          <w:szCs w:val="24"/>
        </w:rPr>
        <w:t>[11]</w:t>
      </w:r>
      <w:r w:rsidRPr="001B1467">
        <w:rPr>
          <w:rFonts w:cs="Calibri"/>
          <w:noProof/>
          <w:szCs w:val="24"/>
        </w:rPr>
        <w:tab/>
        <w:t xml:space="preserve">R. Poprawe, K. Boucke, and D. Hoffman, </w:t>
      </w:r>
      <w:r w:rsidRPr="001B1467">
        <w:rPr>
          <w:rFonts w:cs="Calibri"/>
          <w:i/>
          <w:iCs/>
          <w:noProof/>
          <w:szCs w:val="24"/>
        </w:rPr>
        <w:t>Tailored Light 1</w:t>
      </w:r>
      <w:r w:rsidRPr="001B1467">
        <w:rPr>
          <w:rFonts w:cs="Calibri"/>
          <w:noProof/>
          <w:szCs w:val="24"/>
        </w:rPr>
        <w:t>. 2018.</w:t>
      </w:r>
    </w:p>
    <w:p w14:paraId="12DFC965" w14:textId="77777777" w:rsidR="001B1467" w:rsidRPr="001B1467" w:rsidRDefault="001B1467" w:rsidP="001B1467">
      <w:pPr>
        <w:widowControl w:val="0"/>
        <w:autoSpaceDE w:val="0"/>
        <w:adjustRightInd w:val="0"/>
        <w:spacing w:line="240" w:lineRule="auto"/>
        <w:ind w:left="640" w:hanging="640"/>
        <w:rPr>
          <w:rFonts w:cs="Calibri"/>
          <w:noProof/>
          <w:szCs w:val="24"/>
        </w:rPr>
      </w:pPr>
      <w:r w:rsidRPr="001B1467">
        <w:rPr>
          <w:rFonts w:cs="Calibri"/>
          <w:noProof/>
          <w:szCs w:val="24"/>
        </w:rPr>
        <w:t>[12]</w:t>
      </w:r>
      <w:r w:rsidRPr="001B1467">
        <w:rPr>
          <w:rFonts w:cs="Calibri"/>
          <w:noProof/>
          <w:szCs w:val="24"/>
        </w:rPr>
        <w:tab/>
        <w:t xml:space="preserve">Y. Kawahito </w:t>
      </w:r>
      <w:r w:rsidRPr="001B1467">
        <w:rPr>
          <w:rFonts w:cs="Calibri"/>
          <w:i/>
          <w:iCs/>
          <w:noProof/>
          <w:szCs w:val="24"/>
        </w:rPr>
        <w:t>et al.</w:t>
      </w:r>
      <w:r w:rsidRPr="001B1467">
        <w:rPr>
          <w:rFonts w:cs="Calibri"/>
          <w:noProof/>
          <w:szCs w:val="24"/>
        </w:rPr>
        <w:t>, “Elucidation of the effect of welding speed on melt flows in high-</w:t>
      </w:r>
      <w:r w:rsidRPr="001B1467">
        <w:rPr>
          <w:rFonts w:cs="Calibri"/>
          <w:noProof/>
          <w:szCs w:val="24"/>
        </w:rPr>
        <w:lastRenderedPageBreak/>
        <w:t xml:space="preserve">brightness and high-power laser welding of stainless steel on basis of three-dimensional X-ray transmission in situ observation,” </w:t>
      </w:r>
      <w:r w:rsidRPr="001B1467">
        <w:rPr>
          <w:rFonts w:cs="Calibri"/>
          <w:i/>
          <w:iCs/>
          <w:noProof/>
          <w:szCs w:val="24"/>
        </w:rPr>
        <w:t>Weld. Int.</w:t>
      </w:r>
      <w:r w:rsidRPr="001B1467">
        <w:rPr>
          <w:rFonts w:cs="Calibri"/>
          <w:noProof/>
          <w:szCs w:val="24"/>
        </w:rPr>
        <w:t>, vol. 31, no. 3, pp. 206–213, 2016.</w:t>
      </w:r>
    </w:p>
    <w:p w14:paraId="2E3DF2D9" w14:textId="77777777" w:rsidR="001B1467" w:rsidRPr="001B1467" w:rsidRDefault="001B1467" w:rsidP="001B1467">
      <w:pPr>
        <w:widowControl w:val="0"/>
        <w:autoSpaceDE w:val="0"/>
        <w:adjustRightInd w:val="0"/>
        <w:spacing w:line="240" w:lineRule="auto"/>
        <w:ind w:left="640" w:hanging="640"/>
        <w:rPr>
          <w:rFonts w:cs="Calibri"/>
          <w:noProof/>
          <w:szCs w:val="24"/>
        </w:rPr>
      </w:pPr>
      <w:r w:rsidRPr="001B1467">
        <w:rPr>
          <w:rFonts w:cs="Calibri"/>
          <w:noProof/>
          <w:szCs w:val="24"/>
        </w:rPr>
        <w:t>[13]</w:t>
      </w:r>
      <w:r w:rsidRPr="001B1467">
        <w:rPr>
          <w:rFonts w:cs="Calibri"/>
          <w:noProof/>
          <w:szCs w:val="24"/>
        </w:rPr>
        <w:tab/>
        <w:t xml:space="preserve">Y. Kok </w:t>
      </w:r>
      <w:r w:rsidRPr="001B1467">
        <w:rPr>
          <w:rFonts w:cs="Calibri"/>
          <w:i/>
          <w:iCs/>
          <w:noProof/>
          <w:szCs w:val="24"/>
        </w:rPr>
        <w:t>et al.</w:t>
      </w:r>
      <w:r w:rsidRPr="001B1467">
        <w:rPr>
          <w:rFonts w:cs="Calibri"/>
          <w:noProof/>
          <w:szCs w:val="24"/>
        </w:rPr>
        <w:t xml:space="preserve">, “Anisotropy and heterogeneity of microstructure and mechanical properties in metal additive manufacturing: A critical review,” </w:t>
      </w:r>
      <w:r w:rsidRPr="001B1467">
        <w:rPr>
          <w:rFonts w:cs="Calibri"/>
          <w:i/>
          <w:iCs/>
          <w:noProof/>
          <w:szCs w:val="24"/>
        </w:rPr>
        <w:t>Mater. Des.</w:t>
      </w:r>
      <w:r w:rsidRPr="001B1467">
        <w:rPr>
          <w:rFonts w:cs="Calibri"/>
          <w:noProof/>
          <w:szCs w:val="24"/>
        </w:rPr>
        <w:t>, 2017.</w:t>
      </w:r>
    </w:p>
    <w:p w14:paraId="199A296E" w14:textId="77777777" w:rsidR="001B1467" w:rsidRPr="001B1467" w:rsidRDefault="001B1467" w:rsidP="001B1467">
      <w:pPr>
        <w:widowControl w:val="0"/>
        <w:autoSpaceDE w:val="0"/>
        <w:adjustRightInd w:val="0"/>
        <w:spacing w:line="240" w:lineRule="auto"/>
        <w:ind w:left="640" w:hanging="640"/>
        <w:rPr>
          <w:rFonts w:cs="Calibri"/>
          <w:noProof/>
          <w:szCs w:val="24"/>
        </w:rPr>
      </w:pPr>
      <w:r w:rsidRPr="001B1467">
        <w:rPr>
          <w:rFonts w:cs="Calibri"/>
          <w:noProof/>
          <w:szCs w:val="24"/>
        </w:rPr>
        <w:t>[14]</w:t>
      </w:r>
      <w:r w:rsidRPr="001B1467">
        <w:rPr>
          <w:rFonts w:cs="Calibri"/>
          <w:noProof/>
          <w:szCs w:val="24"/>
        </w:rPr>
        <w:tab/>
        <w:t>J. J. Lewandowski and M. Seifi, “Metal Additive Manufacturing: A Review of Mechanical Properties,” vol. 46, no. 1, pp. 151–186, 2016.</w:t>
      </w:r>
    </w:p>
    <w:p w14:paraId="4A341616" w14:textId="77777777" w:rsidR="001B1467" w:rsidRPr="001B1467" w:rsidRDefault="001B1467" w:rsidP="001B1467">
      <w:pPr>
        <w:widowControl w:val="0"/>
        <w:autoSpaceDE w:val="0"/>
        <w:adjustRightInd w:val="0"/>
        <w:spacing w:line="240" w:lineRule="auto"/>
        <w:ind w:left="640" w:hanging="640"/>
        <w:rPr>
          <w:rFonts w:cs="Calibri"/>
          <w:noProof/>
          <w:szCs w:val="24"/>
        </w:rPr>
      </w:pPr>
      <w:r w:rsidRPr="001B1467">
        <w:rPr>
          <w:rFonts w:cs="Calibri"/>
          <w:noProof/>
          <w:szCs w:val="24"/>
        </w:rPr>
        <w:t>[15]</w:t>
      </w:r>
      <w:r w:rsidRPr="001B1467">
        <w:rPr>
          <w:rFonts w:cs="Calibri"/>
          <w:noProof/>
          <w:szCs w:val="24"/>
        </w:rPr>
        <w:tab/>
        <w:t xml:space="preserve">A. Dass and A. Moridi, “State of the Art in Directed Energy Deposition: From Additive Manufacturing to Materials Design,” </w:t>
      </w:r>
      <w:r w:rsidRPr="001B1467">
        <w:rPr>
          <w:rFonts w:cs="Calibri"/>
          <w:i/>
          <w:iCs/>
          <w:noProof/>
          <w:szCs w:val="24"/>
        </w:rPr>
        <w:t>Coatings</w:t>
      </w:r>
      <w:r w:rsidRPr="001B1467">
        <w:rPr>
          <w:rFonts w:cs="Calibri"/>
          <w:noProof/>
          <w:szCs w:val="24"/>
        </w:rPr>
        <w:t>, 2019.</w:t>
      </w:r>
    </w:p>
    <w:p w14:paraId="4B401B84" w14:textId="77777777" w:rsidR="001B1467" w:rsidRPr="001B1467" w:rsidRDefault="001B1467" w:rsidP="001B1467">
      <w:pPr>
        <w:widowControl w:val="0"/>
        <w:autoSpaceDE w:val="0"/>
        <w:adjustRightInd w:val="0"/>
        <w:spacing w:line="240" w:lineRule="auto"/>
        <w:ind w:left="640" w:hanging="640"/>
        <w:rPr>
          <w:rFonts w:cs="Calibri"/>
          <w:noProof/>
          <w:szCs w:val="24"/>
        </w:rPr>
      </w:pPr>
      <w:r w:rsidRPr="001B1467">
        <w:rPr>
          <w:rFonts w:cs="Calibri"/>
          <w:noProof/>
          <w:szCs w:val="24"/>
        </w:rPr>
        <w:t>[16]</w:t>
      </w:r>
      <w:r w:rsidRPr="001B1467">
        <w:rPr>
          <w:rFonts w:cs="Calibri"/>
          <w:noProof/>
          <w:szCs w:val="24"/>
        </w:rPr>
        <w:tab/>
        <w:t xml:space="preserve">A. Saboori, A. Aversa, G. Marchese, S. Biamino, M. Lombardi, and P. Fino, “Application of Directed Energy Deposition-Based Additive Manufacturing in Repair,” </w:t>
      </w:r>
      <w:r w:rsidRPr="001B1467">
        <w:rPr>
          <w:rFonts w:cs="Calibri"/>
          <w:i/>
          <w:iCs/>
          <w:noProof/>
          <w:szCs w:val="24"/>
        </w:rPr>
        <w:t>Appl. Sci.</w:t>
      </w:r>
      <w:r w:rsidRPr="001B1467">
        <w:rPr>
          <w:rFonts w:cs="Calibri"/>
          <w:noProof/>
          <w:szCs w:val="24"/>
        </w:rPr>
        <w:t>, vol. 9, no. 16, p. 3316, 2019.</w:t>
      </w:r>
    </w:p>
    <w:p w14:paraId="756C6267" w14:textId="77777777" w:rsidR="001B1467" w:rsidRPr="001B1467" w:rsidRDefault="001B1467" w:rsidP="001B1467">
      <w:pPr>
        <w:widowControl w:val="0"/>
        <w:autoSpaceDE w:val="0"/>
        <w:adjustRightInd w:val="0"/>
        <w:spacing w:line="240" w:lineRule="auto"/>
        <w:ind w:left="640" w:hanging="640"/>
        <w:rPr>
          <w:rFonts w:cs="Calibri"/>
          <w:noProof/>
          <w:szCs w:val="24"/>
        </w:rPr>
      </w:pPr>
      <w:r w:rsidRPr="001B1467">
        <w:rPr>
          <w:rFonts w:cs="Calibri"/>
          <w:noProof/>
          <w:szCs w:val="24"/>
        </w:rPr>
        <w:t>[17]</w:t>
      </w:r>
      <w:r w:rsidRPr="001B1467">
        <w:rPr>
          <w:rFonts w:cs="Calibri"/>
          <w:noProof/>
          <w:szCs w:val="24"/>
        </w:rPr>
        <w:tab/>
        <w:t xml:space="preserve">M. L. Griffith </w:t>
      </w:r>
      <w:r w:rsidRPr="001B1467">
        <w:rPr>
          <w:rFonts w:cs="Calibri"/>
          <w:i/>
          <w:iCs/>
          <w:noProof/>
          <w:szCs w:val="24"/>
        </w:rPr>
        <w:t>et al.</w:t>
      </w:r>
      <w:r w:rsidRPr="001B1467">
        <w:rPr>
          <w:rFonts w:cs="Calibri"/>
          <w:noProof/>
          <w:szCs w:val="24"/>
        </w:rPr>
        <w:t>, “Understanding the Microstructure and Properties of,” vol. 625, pp. 9–20, 2000.</w:t>
      </w:r>
    </w:p>
    <w:p w14:paraId="5A08063F" w14:textId="77777777" w:rsidR="001B1467" w:rsidRPr="001B1467" w:rsidRDefault="001B1467" w:rsidP="001B1467">
      <w:pPr>
        <w:widowControl w:val="0"/>
        <w:autoSpaceDE w:val="0"/>
        <w:adjustRightInd w:val="0"/>
        <w:spacing w:line="240" w:lineRule="auto"/>
        <w:ind w:left="640" w:hanging="640"/>
        <w:rPr>
          <w:rFonts w:cs="Calibri"/>
          <w:noProof/>
          <w:szCs w:val="24"/>
        </w:rPr>
      </w:pPr>
      <w:r w:rsidRPr="001B1467">
        <w:rPr>
          <w:rFonts w:cs="Calibri"/>
          <w:noProof/>
          <w:szCs w:val="24"/>
        </w:rPr>
        <w:t>[18]</w:t>
      </w:r>
      <w:r w:rsidRPr="001B1467">
        <w:rPr>
          <w:rFonts w:cs="Calibri"/>
          <w:noProof/>
          <w:szCs w:val="24"/>
        </w:rPr>
        <w:tab/>
        <w:t xml:space="preserve">J. M. Wilson, C. Piya, Y. C. Shin, F. Zhao, and K. Ramani, “Remanufacturing of turbine blades by laser direct deposition with its energy and environmental impact analysis,” </w:t>
      </w:r>
      <w:r w:rsidRPr="001B1467">
        <w:rPr>
          <w:rFonts w:cs="Calibri"/>
          <w:i/>
          <w:iCs/>
          <w:noProof/>
          <w:szCs w:val="24"/>
        </w:rPr>
        <w:t>J. Clean. Prod.</w:t>
      </w:r>
      <w:r w:rsidRPr="001B1467">
        <w:rPr>
          <w:rFonts w:cs="Calibri"/>
          <w:noProof/>
          <w:szCs w:val="24"/>
        </w:rPr>
        <w:t>, vol. 80, pp. 170–178, 2014.</w:t>
      </w:r>
    </w:p>
    <w:p w14:paraId="00E49068" w14:textId="77777777" w:rsidR="001B1467" w:rsidRPr="001B1467" w:rsidRDefault="001B1467" w:rsidP="001B1467">
      <w:pPr>
        <w:widowControl w:val="0"/>
        <w:autoSpaceDE w:val="0"/>
        <w:adjustRightInd w:val="0"/>
        <w:spacing w:line="240" w:lineRule="auto"/>
        <w:ind w:left="640" w:hanging="640"/>
        <w:rPr>
          <w:rFonts w:cs="Calibri"/>
          <w:noProof/>
          <w:szCs w:val="24"/>
        </w:rPr>
      </w:pPr>
      <w:r w:rsidRPr="001B1467">
        <w:rPr>
          <w:rFonts w:cs="Calibri"/>
          <w:noProof/>
          <w:szCs w:val="24"/>
        </w:rPr>
        <w:t>[19]</w:t>
      </w:r>
      <w:r w:rsidRPr="001B1467">
        <w:rPr>
          <w:rFonts w:cs="Calibri"/>
          <w:noProof/>
          <w:szCs w:val="24"/>
        </w:rPr>
        <w:tab/>
        <w:t xml:space="preserve">A. J. Sterling, B. Torries, N. Shamsaei, S. M. Thompson, and D. W. Seely, “Fatigue behavior and failure mechanisms of direct laser deposited Ti-6Al-4V,” </w:t>
      </w:r>
      <w:r w:rsidRPr="001B1467">
        <w:rPr>
          <w:rFonts w:cs="Calibri"/>
          <w:i/>
          <w:iCs/>
          <w:noProof/>
          <w:szCs w:val="24"/>
        </w:rPr>
        <w:t>Mater. Sci. Eng. A</w:t>
      </w:r>
      <w:r w:rsidRPr="001B1467">
        <w:rPr>
          <w:rFonts w:cs="Calibri"/>
          <w:noProof/>
          <w:szCs w:val="24"/>
        </w:rPr>
        <w:t>, vol. 655, pp. 100–112, 2016.</w:t>
      </w:r>
    </w:p>
    <w:p w14:paraId="5B84A060" w14:textId="77777777" w:rsidR="001B1467" w:rsidRPr="001B1467" w:rsidRDefault="001B1467" w:rsidP="001B1467">
      <w:pPr>
        <w:widowControl w:val="0"/>
        <w:autoSpaceDE w:val="0"/>
        <w:adjustRightInd w:val="0"/>
        <w:spacing w:line="240" w:lineRule="auto"/>
        <w:ind w:left="640" w:hanging="640"/>
        <w:rPr>
          <w:rFonts w:cs="Calibri"/>
          <w:noProof/>
          <w:szCs w:val="24"/>
        </w:rPr>
      </w:pPr>
      <w:r w:rsidRPr="001B1467">
        <w:rPr>
          <w:rFonts w:cs="Calibri"/>
          <w:noProof/>
          <w:szCs w:val="24"/>
        </w:rPr>
        <w:t>[20]</w:t>
      </w:r>
      <w:r w:rsidRPr="001B1467">
        <w:rPr>
          <w:rFonts w:cs="Calibri"/>
          <w:noProof/>
          <w:szCs w:val="24"/>
        </w:rPr>
        <w:tab/>
        <w:t xml:space="preserve">B. Dutta and F. H. Froes, “Additive manufacturing of titanium alloys,” </w:t>
      </w:r>
      <w:r w:rsidRPr="001B1467">
        <w:rPr>
          <w:rFonts w:cs="Calibri"/>
          <w:i/>
          <w:iCs/>
          <w:noProof/>
          <w:szCs w:val="24"/>
        </w:rPr>
        <w:t>Addit. Manuf. Handb. Prod. Dev. Def. Ind.</w:t>
      </w:r>
      <w:r w:rsidRPr="001B1467">
        <w:rPr>
          <w:rFonts w:cs="Calibri"/>
          <w:noProof/>
          <w:szCs w:val="24"/>
        </w:rPr>
        <w:t>, vol. 00, no. 00, pp. 263–274, 2017.</w:t>
      </w:r>
    </w:p>
    <w:p w14:paraId="0A095E5E" w14:textId="77777777" w:rsidR="001B1467" w:rsidRPr="001B1467" w:rsidRDefault="001B1467" w:rsidP="001B1467">
      <w:pPr>
        <w:widowControl w:val="0"/>
        <w:autoSpaceDE w:val="0"/>
        <w:adjustRightInd w:val="0"/>
        <w:spacing w:line="240" w:lineRule="auto"/>
        <w:ind w:left="640" w:hanging="640"/>
        <w:rPr>
          <w:rFonts w:cs="Calibri"/>
          <w:noProof/>
          <w:szCs w:val="24"/>
        </w:rPr>
      </w:pPr>
      <w:r w:rsidRPr="001B1467">
        <w:rPr>
          <w:rFonts w:cs="Calibri"/>
          <w:noProof/>
          <w:szCs w:val="24"/>
        </w:rPr>
        <w:t>[21]</w:t>
      </w:r>
      <w:r w:rsidRPr="001B1467">
        <w:rPr>
          <w:rFonts w:cs="Calibri"/>
          <w:noProof/>
          <w:szCs w:val="24"/>
        </w:rPr>
        <w:tab/>
        <w:t xml:space="preserve">N. Kurgan, “Effect of porosity and density on the mechanical and microstructural properties of sintered 316L stainless steel implant materials,” </w:t>
      </w:r>
      <w:r w:rsidRPr="001B1467">
        <w:rPr>
          <w:rFonts w:cs="Calibri"/>
          <w:i/>
          <w:iCs/>
          <w:noProof/>
          <w:szCs w:val="24"/>
        </w:rPr>
        <w:t>Mater. Des.</w:t>
      </w:r>
      <w:r w:rsidRPr="001B1467">
        <w:rPr>
          <w:rFonts w:cs="Calibri"/>
          <w:noProof/>
          <w:szCs w:val="24"/>
        </w:rPr>
        <w:t>, vol. 55, pp. 235–241, 2014.</w:t>
      </w:r>
    </w:p>
    <w:p w14:paraId="2475F2C6" w14:textId="77777777" w:rsidR="001B1467" w:rsidRPr="001B1467" w:rsidRDefault="001B1467" w:rsidP="001B1467">
      <w:pPr>
        <w:widowControl w:val="0"/>
        <w:autoSpaceDE w:val="0"/>
        <w:adjustRightInd w:val="0"/>
        <w:spacing w:line="240" w:lineRule="auto"/>
        <w:ind w:left="640" w:hanging="640"/>
        <w:rPr>
          <w:rFonts w:cs="Calibri"/>
          <w:noProof/>
          <w:szCs w:val="24"/>
        </w:rPr>
      </w:pPr>
      <w:r w:rsidRPr="001B1467">
        <w:rPr>
          <w:rFonts w:cs="Calibri"/>
          <w:noProof/>
          <w:szCs w:val="24"/>
        </w:rPr>
        <w:t>[22]</w:t>
      </w:r>
      <w:r w:rsidRPr="001B1467">
        <w:rPr>
          <w:rFonts w:cs="Calibri"/>
          <w:noProof/>
          <w:szCs w:val="24"/>
        </w:rPr>
        <w:tab/>
        <w:t xml:space="preserve">A. Röttger, K. Geenen, M. Windmann, F. Binner, and W. Theisen, “Comparison of microstructure and mechanical properties of 316 L austenitic steel processed by selective laser melting with hot-isostatic pressed and cast material,” </w:t>
      </w:r>
      <w:r w:rsidRPr="001B1467">
        <w:rPr>
          <w:rFonts w:cs="Calibri"/>
          <w:i/>
          <w:iCs/>
          <w:noProof/>
          <w:szCs w:val="24"/>
        </w:rPr>
        <w:t>Mater. Sci. Eng. A</w:t>
      </w:r>
      <w:r w:rsidRPr="001B1467">
        <w:rPr>
          <w:rFonts w:cs="Calibri"/>
          <w:noProof/>
          <w:szCs w:val="24"/>
        </w:rPr>
        <w:t>, vol. 678, pp. 365–376, 2016.</w:t>
      </w:r>
    </w:p>
    <w:p w14:paraId="5BEF595D" w14:textId="77777777" w:rsidR="001B1467" w:rsidRPr="001B1467" w:rsidRDefault="001B1467" w:rsidP="001B1467">
      <w:pPr>
        <w:widowControl w:val="0"/>
        <w:autoSpaceDE w:val="0"/>
        <w:adjustRightInd w:val="0"/>
        <w:spacing w:line="240" w:lineRule="auto"/>
        <w:ind w:left="640" w:hanging="640"/>
        <w:rPr>
          <w:rFonts w:cs="Calibri"/>
          <w:noProof/>
          <w:szCs w:val="24"/>
        </w:rPr>
      </w:pPr>
      <w:r w:rsidRPr="001B1467">
        <w:rPr>
          <w:rFonts w:cs="Calibri"/>
          <w:noProof/>
          <w:szCs w:val="24"/>
        </w:rPr>
        <w:t>[23]</w:t>
      </w:r>
      <w:r w:rsidRPr="001B1467">
        <w:rPr>
          <w:rFonts w:cs="Calibri"/>
          <w:noProof/>
          <w:szCs w:val="24"/>
        </w:rPr>
        <w:tab/>
        <w:t xml:space="preserve">ASM, </w:t>
      </w:r>
      <w:r w:rsidRPr="001B1467">
        <w:rPr>
          <w:rFonts w:cs="Calibri"/>
          <w:i/>
          <w:iCs/>
          <w:noProof/>
          <w:szCs w:val="24"/>
        </w:rPr>
        <w:t>ASM Handbook - Volume 18: Friction, Lubrication, and Wear Technology</w:t>
      </w:r>
      <w:r w:rsidRPr="001B1467">
        <w:rPr>
          <w:rFonts w:cs="Calibri"/>
          <w:noProof/>
          <w:szCs w:val="24"/>
        </w:rPr>
        <w:t>. 1992.</w:t>
      </w:r>
    </w:p>
    <w:p w14:paraId="084430E9" w14:textId="77777777" w:rsidR="001B1467" w:rsidRPr="001B1467" w:rsidRDefault="001B1467" w:rsidP="001B1467">
      <w:pPr>
        <w:widowControl w:val="0"/>
        <w:autoSpaceDE w:val="0"/>
        <w:adjustRightInd w:val="0"/>
        <w:spacing w:line="240" w:lineRule="auto"/>
        <w:ind w:left="640" w:hanging="640"/>
        <w:rPr>
          <w:rFonts w:cs="Calibri"/>
          <w:noProof/>
          <w:szCs w:val="24"/>
        </w:rPr>
      </w:pPr>
      <w:r w:rsidRPr="001B1467">
        <w:rPr>
          <w:rFonts w:cs="Calibri"/>
          <w:noProof/>
          <w:szCs w:val="24"/>
        </w:rPr>
        <w:t>[24]</w:t>
      </w:r>
      <w:r w:rsidRPr="001B1467">
        <w:rPr>
          <w:rFonts w:cs="Calibri"/>
          <w:noProof/>
          <w:szCs w:val="24"/>
        </w:rPr>
        <w:tab/>
        <w:t xml:space="preserve">A. Handbook, “ASM Metals HandBook Volume 1 - Properties and Selections - Irons Steels and High and Performance,” </w:t>
      </w:r>
      <w:r w:rsidRPr="001B1467">
        <w:rPr>
          <w:rFonts w:cs="Calibri"/>
          <w:i/>
          <w:iCs/>
          <w:noProof/>
          <w:szCs w:val="24"/>
        </w:rPr>
        <w:t>Technology</w:t>
      </w:r>
      <w:r w:rsidRPr="001B1467">
        <w:rPr>
          <w:rFonts w:cs="Calibri"/>
          <w:noProof/>
          <w:szCs w:val="24"/>
        </w:rPr>
        <w:t>, vol. 2, p. 3470, 1990.</w:t>
      </w:r>
    </w:p>
    <w:p w14:paraId="3B15123E" w14:textId="77777777" w:rsidR="001B1467" w:rsidRPr="001B1467" w:rsidRDefault="001B1467" w:rsidP="001B1467">
      <w:pPr>
        <w:widowControl w:val="0"/>
        <w:autoSpaceDE w:val="0"/>
        <w:adjustRightInd w:val="0"/>
        <w:spacing w:line="240" w:lineRule="auto"/>
        <w:ind w:left="640" w:hanging="640"/>
        <w:rPr>
          <w:rFonts w:cs="Calibri"/>
          <w:noProof/>
          <w:szCs w:val="24"/>
        </w:rPr>
      </w:pPr>
      <w:r w:rsidRPr="001B1467">
        <w:rPr>
          <w:rFonts w:cs="Calibri"/>
          <w:noProof/>
          <w:szCs w:val="24"/>
        </w:rPr>
        <w:t>[25]</w:t>
      </w:r>
      <w:r w:rsidRPr="001B1467">
        <w:rPr>
          <w:rFonts w:cs="Calibri"/>
          <w:noProof/>
          <w:szCs w:val="24"/>
        </w:rPr>
        <w:tab/>
        <w:t xml:space="preserve">M. Ashby, </w:t>
      </w:r>
      <w:r w:rsidRPr="001B1467">
        <w:rPr>
          <w:rFonts w:cs="Calibri"/>
          <w:i/>
          <w:iCs/>
          <w:noProof/>
          <w:szCs w:val="24"/>
        </w:rPr>
        <w:t>Materials selection in mechanical design: Fourth edition</w:t>
      </w:r>
      <w:r w:rsidRPr="001B1467">
        <w:rPr>
          <w:rFonts w:cs="Calibri"/>
          <w:noProof/>
          <w:szCs w:val="24"/>
        </w:rPr>
        <w:t>, vol. 9780080952. 2011.</w:t>
      </w:r>
    </w:p>
    <w:p w14:paraId="3269A5D2" w14:textId="77777777" w:rsidR="001B1467" w:rsidRPr="001B1467" w:rsidRDefault="001B1467" w:rsidP="001B1467">
      <w:pPr>
        <w:widowControl w:val="0"/>
        <w:autoSpaceDE w:val="0"/>
        <w:adjustRightInd w:val="0"/>
        <w:spacing w:line="240" w:lineRule="auto"/>
        <w:ind w:left="640" w:hanging="640"/>
        <w:rPr>
          <w:rFonts w:cs="Calibri"/>
          <w:noProof/>
        </w:rPr>
      </w:pPr>
      <w:r w:rsidRPr="001B1467">
        <w:rPr>
          <w:rFonts w:cs="Calibri"/>
          <w:noProof/>
          <w:szCs w:val="24"/>
        </w:rPr>
        <w:t>[26]</w:t>
      </w:r>
      <w:r w:rsidRPr="001B1467">
        <w:rPr>
          <w:rFonts w:cs="Calibri"/>
          <w:noProof/>
          <w:szCs w:val="24"/>
        </w:rPr>
        <w:tab/>
      </w:r>
      <w:bookmarkStart w:id="0" w:name="_GoBack"/>
      <w:r w:rsidRPr="001B1467">
        <w:rPr>
          <w:rFonts w:cs="Calibri"/>
          <w:noProof/>
          <w:szCs w:val="24"/>
        </w:rPr>
        <w:t xml:space="preserve">R. G. Budynas and J. K. Nisbett, </w:t>
      </w:r>
      <w:r w:rsidRPr="001B1467">
        <w:rPr>
          <w:rFonts w:cs="Calibri"/>
          <w:i/>
          <w:iCs/>
          <w:noProof/>
          <w:szCs w:val="24"/>
        </w:rPr>
        <w:t>Shigley’s Mechanical Engineering Design</w:t>
      </w:r>
      <w:r w:rsidRPr="001B1467">
        <w:rPr>
          <w:rFonts w:cs="Calibri"/>
          <w:noProof/>
          <w:szCs w:val="24"/>
        </w:rPr>
        <w:t>, vol. 112, no. 483. 2011.</w:t>
      </w:r>
    </w:p>
    <w:bookmarkEnd w:id="0"/>
    <w:p w14:paraId="05207C6E" w14:textId="1A4F2E9D" w:rsidR="00491852" w:rsidRDefault="00F825A1">
      <w:r>
        <w:fldChar w:fldCharType="end"/>
      </w:r>
    </w:p>
    <w:sectPr w:rsidR="00491852">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720E4E" w14:textId="77777777" w:rsidR="00C74261" w:rsidRDefault="00C74261">
      <w:pPr>
        <w:spacing w:after="0" w:line="240" w:lineRule="auto"/>
      </w:pPr>
      <w:r>
        <w:separator/>
      </w:r>
    </w:p>
  </w:endnote>
  <w:endnote w:type="continuationSeparator" w:id="0">
    <w:p w14:paraId="56F38560" w14:textId="77777777" w:rsidR="00C74261" w:rsidRDefault="00C742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4D9310" w14:textId="77777777" w:rsidR="00C74261" w:rsidRDefault="00C74261">
      <w:pPr>
        <w:spacing w:after="0" w:line="240" w:lineRule="auto"/>
      </w:pPr>
      <w:r>
        <w:rPr>
          <w:color w:val="000000"/>
        </w:rPr>
        <w:separator/>
      </w:r>
    </w:p>
  </w:footnote>
  <w:footnote w:type="continuationSeparator" w:id="0">
    <w:p w14:paraId="48C66BD4" w14:textId="77777777" w:rsidR="00C74261" w:rsidRDefault="00C7426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1852"/>
    <w:rsid w:val="0002303C"/>
    <w:rsid w:val="00041750"/>
    <w:rsid w:val="00071104"/>
    <w:rsid w:val="00195FA5"/>
    <w:rsid w:val="001B1467"/>
    <w:rsid w:val="001E03B7"/>
    <w:rsid w:val="00203589"/>
    <w:rsid w:val="002228F1"/>
    <w:rsid w:val="002D070D"/>
    <w:rsid w:val="002F6909"/>
    <w:rsid w:val="00335DE8"/>
    <w:rsid w:val="00346A6C"/>
    <w:rsid w:val="00362DDA"/>
    <w:rsid w:val="003A4836"/>
    <w:rsid w:val="003D4725"/>
    <w:rsid w:val="00454E6B"/>
    <w:rsid w:val="00491852"/>
    <w:rsid w:val="00497822"/>
    <w:rsid w:val="004A391B"/>
    <w:rsid w:val="004A4877"/>
    <w:rsid w:val="004C2AE9"/>
    <w:rsid w:val="00522490"/>
    <w:rsid w:val="0055075F"/>
    <w:rsid w:val="005D1551"/>
    <w:rsid w:val="00627DD0"/>
    <w:rsid w:val="006F43C7"/>
    <w:rsid w:val="00731B64"/>
    <w:rsid w:val="00753618"/>
    <w:rsid w:val="007C431B"/>
    <w:rsid w:val="007F4F03"/>
    <w:rsid w:val="008756FB"/>
    <w:rsid w:val="00937452"/>
    <w:rsid w:val="0095363E"/>
    <w:rsid w:val="00971368"/>
    <w:rsid w:val="00A043EB"/>
    <w:rsid w:val="00A05CC6"/>
    <w:rsid w:val="00A646F2"/>
    <w:rsid w:val="00A72724"/>
    <w:rsid w:val="00AF1237"/>
    <w:rsid w:val="00B75532"/>
    <w:rsid w:val="00C74261"/>
    <w:rsid w:val="00D51E83"/>
    <w:rsid w:val="00D577ED"/>
    <w:rsid w:val="00D6556D"/>
    <w:rsid w:val="00D66D0D"/>
    <w:rsid w:val="00D865AB"/>
    <w:rsid w:val="00DA6322"/>
    <w:rsid w:val="00DC3FCC"/>
    <w:rsid w:val="00E6439F"/>
    <w:rsid w:val="00F75CFD"/>
    <w:rsid w:val="00F825A1"/>
    <w:rsid w:val="00F96326"/>
    <w:rsid w:val="00FA32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FDAF31"/>
  <w15:docId w15:val="{4BDAC0F7-30C3-498F-A035-BAF85A014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en-US" w:eastAsia="en-US" w:bidi="ar-SA"/>
      </w:rPr>
    </w:rPrDefault>
    <w:pPrDefault>
      <w:pPr>
        <w:autoSpaceDN w:val="0"/>
        <w:spacing w:after="160" w:line="256" w:lineRule="auto"/>
        <w:textAlignment w:val="baseline"/>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suppressAutoHyphens/>
    </w:pPr>
  </w:style>
  <w:style w:type="paragraph" w:styleId="Heading1">
    <w:name w:val="heading 1"/>
    <w:basedOn w:val="Normal"/>
    <w:next w:val="Normal"/>
    <w:uiPriority w:val="9"/>
    <w:qFormat/>
    <w:pPr>
      <w:keepNext/>
      <w:keepLines/>
      <w:spacing w:before="240" w:after="0"/>
      <w:outlineLvl w:val="0"/>
    </w:pPr>
    <w:rPr>
      <w:rFonts w:ascii="Calibri Light" w:eastAsia="Times New Roman" w:hAnsi="Calibri Light"/>
      <w:color w:val="2F5496"/>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0" w:line="240" w:lineRule="auto"/>
    </w:pPr>
    <w:rPr>
      <w:rFonts w:ascii="Calibri Light" w:eastAsia="Times New Roman" w:hAnsi="Calibri Light"/>
      <w:spacing w:val="-10"/>
      <w:kern w:val="3"/>
      <w:sz w:val="56"/>
      <w:szCs w:val="56"/>
    </w:rPr>
  </w:style>
  <w:style w:type="character" w:customStyle="1" w:styleId="TitleChar">
    <w:name w:val="Title Char"/>
    <w:basedOn w:val="DefaultParagraphFont"/>
    <w:rPr>
      <w:rFonts w:ascii="Calibri Light" w:eastAsia="Times New Roman" w:hAnsi="Calibri Light" w:cs="Times New Roman"/>
      <w:spacing w:val="-10"/>
      <w:kern w:val="3"/>
      <w:sz w:val="56"/>
      <w:szCs w:val="56"/>
    </w:rPr>
  </w:style>
  <w:style w:type="character" w:customStyle="1" w:styleId="Heading1Char">
    <w:name w:val="Heading 1 Char"/>
    <w:basedOn w:val="DefaultParagraphFont"/>
    <w:rPr>
      <w:rFonts w:ascii="Calibri Light" w:eastAsia="Times New Roman" w:hAnsi="Calibri Light" w:cs="Times New Roman"/>
      <w:color w:val="2F5496"/>
      <w:sz w:val="32"/>
      <w:szCs w:val="32"/>
    </w:rPr>
  </w:style>
  <w:style w:type="paragraph" w:styleId="FootnoteText">
    <w:name w:val="footnote text"/>
    <w:basedOn w:val="Normal"/>
    <w:pPr>
      <w:spacing w:after="0" w:line="240" w:lineRule="auto"/>
    </w:pPr>
    <w:rPr>
      <w:sz w:val="20"/>
      <w:szCs w:val="20"/>
    </w:rPr>
  </w:style>
  <w:style w:type="character" w:customStyle="1" w:styleId="FootnoteTextChar">
    <w:name w:val="Footnote Text Char"/>
    <w:basedOn w:val="DefaultParagraphFont"/>
    <w:rPr>
      <w:sz w:val="20"/>
      <w:szCs w:val="20"/>
    </w:rPr>
  </w:style>
  <w:style w:type="character" w:styleId="FootnoteReference">
    <w:name w:val="footnote reference"/>
    <w:basedOn w:val="DefaultParagraphFont"/>
    <w:rPr>
      <w:position w:val="0"/>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93</TotalTime>
  <Pages>2</Pages>
  <Words>9273</Words>
  <Characters>52859</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il Amaral</dc:creator>
  <dc:description/>
  <cp:lastModifiedBy>Calil Amaral</cp:lastModifiedBy>
  <cp:revision>46</cp:revision>
  <dcterms:created xsi:type="dcterms:W3CDTF">2019-10-05T19:17:00Z</dcterms:created>
  <dcterms:modified xsi:type="dcterms:W3CDTF">2019-10-07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associacao-brasileira-de-normas-tecnicas-note</vt:lpwstr>
  </property>
  <property fmtid="{D5CDD505-2E9C-101B-9397-08002B2CF9AE}" pid="7" name="Mendeley Recent Style Name 2_1">
    <vt:lpwstr>Associação Brasileira de Normas Técnicas (note,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associacao-brasileira-de-normas-tecnicas-ipea</vt:lpwstr>
  </property>
  <property fmtid="{D5CDD505-2E9C-101B-9397-08002B2CF9AE}" pid="15" name="Mendeley Recent Style Name 6_1">
    <vt:lpwstr>Instituto de Pesquisa Econômica Aplicada - ABNT (Portuguese - Brazil)</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6d2e69-789a-36c1-92b2-bf5178723392</vt:lpwstr>
  </property>
  <property fmtid="{D5CDD505-2E9C-101B-9397-08002B2CF9AE}" pid="24" name="Mendeley Citation Style_1">
    <vt:lpwstr>http://www.zotero.org/styles/ieee</vt:lpwstr>
  </property>
</Properties>
</file>